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Comments from the editors</w:t>
      </w:r>
    </w:p>
    <w:p w14:paraId="2AA4F507" w14:textId="77777777" w:rsidR="00A96335" w:rsidRPr="00E3638F" w:rsidRDefault="00A96335" w:rsidP="00B45B6C">
      <w:pPr>
        <w:jc w:val="both"/>
        <w:rPr>
          <w:rFonts w:ascii="Times New Roman" w:hAnsi="Times New Roman" w:cs="Times New Roman"/>
          <w:b/>
          <w:bCs/>
          <w:lang w:val="en-US"/>
        </w:rPr>
      </w:pPr>
    </w:p>
    <w:p w14:paraId="57346DA0" w14:textId="16616EC8" w:rsidR="00A96335" w:rsidRPr="00E3638F" w:rsidRDefault="00A96335" w:rsidP="00A96335">
      <w:pPr>
        <w:jc w:val="both"/>
        <w:rPr>
          <w:rFonts w:ascii="Times New Roman" w:hAnsi="Times New Roman" w:cs="Times New Roman"/>
          <w:lang w:val="en-US"/>
        </w:rPr>
      </w:pPr>
      <w:r w:rsidRPr="00E3638F">
        <w:rPr>
          <w:rFonts w:ascii="Times New Roman" w:hAnsi="Times New Roman" w:cs="Times New Roman"/>
          <w:lang w:val="en-US"/>
        </w:rPr>
        <w:t xml:space="preserve">We thank the Editors </w:t>
      </w:r>
      <w:r w:rsidR="00306A9E" w:rsidRPr="00E3638F">
        <w:rPr>
          <w:rFonts w:ascii="Times New Roman" w:hAnsi="Times New Roman" w:cs="Times New Roman"/>
          <w:lang w:val="en-US"/>
        </w:rPr>
        <w:t xml:space="preserve">and Reviewers </w:t>
      </w:r>
      <w:r w:rsidRPr="00E3638F">
        <w:rPr>
          <w:rFonts w:ascii="Times New Roman" w:hAnsi="Times New Roman" w:cs="Times New Roman"/>
          <w:lang w:val="en-US"/>
        </w:rPr>
        <w:t>for their thoughtful and constructive suggestions. We have revised the manuscript in response to the</w:t>
      </w:r>
      <w:r w:rsidR="00306A9E" w:rsidRPr="00E3638F">
        <w:rPr>
          <w:rFonts w:ascii="Times New Roman" w:hAnsi="Times New Roman" w:cs="Times New Roman"/>
          <w:lang w:val="en-US"/>
        </w:rPr>
        <w:t>ir</w:t>
      </w:r>
      <w:r w:rsidRPr="00E3638F">
        <w:rPr>
          <w:rFonts w:ascii="Times New Roman" w:hAnsi="Times New Roman" w:cs="Times New Roman"/>
          <w:lang w:val="en-US"/>
        </w:rPr>
        <w:t xml:space="preserve"> comments, as detailed below.</w:t>
      </w:r>
    </w:p>
    <w:p w14:paraId="115E80AC" w14:textId="77777777" w:rsidR="00A96335" w:rsidRPr="00E3638F" w:rsidRDefault="00A96335" w:rsidP="00A96335">
      <w:pPr>
        <w:jc w:val="both"/>
        <w:rPr>
          <w:rFonts w:ascii="Times New Roman" w:hAnsi="Times New Roman" w:cs="Times New Roman"/>
          <w:lang w:val="en-US"/>
        </w:rPr>
      </w:pPr>
    </w:p>
    <w:p w14:paraId="0B1995A9" w14:textId="190A3F0E" w:rsidR="00A96335" w:rsidRPr="00E3638F" w:rsidRDefault="00A96335" w:rsidP="00B45B6C">
      <w:pPr>
        <w:jc w:val="both"/>
        <w:rPr>
          <w:rFonts w:ascii="Times New Roman" w:hAnsi="Times New Roman" w:cs="Times New Roman"/>
          <w:lang w:val="en-US"/>
        </w:rPr>
      </w:pPr>
      <w:r w:rsidRPr="00E3638F">
        <w:rPr>
          <w:rFonts w:ascii="Times New Roman" w:hAnsi="Times New Roman" w:cs="Times New Roman"/>
          <w:lang w:val="en-US"/>
        </w:rPr>
        <w:t xml:space="preserve">All page/line/reference numbers refer to the </w:t>
      </w:r>
      <w:r w:rsidRPr="00E3638F">
        <w:rPr>
          <w:rFonts w:ascii="Times New Roman" w:hAnsi="Times New Roman" w:cs="Times New Roman"/>
          <w:u w:val="single"/>
          <w:lang w:val="en-US"/>
        </w:rPr>
        <w:t>clean</w:t>
      </w:r>
      <w:r w:rsidRPr="00E3638F">
        <w:rPr>
          <w:rFonts w:ascii="Times New Roman" w:hAnsi="Times New Roman" w:cs="Times New Roman"/>
          <w:lang w:val="en-US"/>
        </w:rPr>
        <w:t xml:space="preserve"> revised manuscript.</w:t>
      </w:r>
    </w:p>
    <w:p w14:paraId="3DD7CEE7" w14:textId="77777777" w:rsidR="00AA4969" w:rsidRPr="00E3638F" w:rsidRDefault="00AA4969" w:rsidP="00B45B6C">
      <w:pPr>
        <w:jc w:val="both"/>
        <w:rPr>
          <w:rFonts w:ascii="Times New Roman" w:hAnsi="Times New Roman" w:cs="Times New Roman"/>
          <w:b/>
          <w:bCs/>
          <w:lang w:val="en-US"/>
        </w:rPr>
      </w:pPr>
    </w:p>
    <w:p w14:paraId="45F4B32E"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Comments from reviewers and editors' concerns</w:t>
      </w:r>
    </w:p>
    <w:p w14:paraId="7FD3E53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Thank you for your response to our follow-up e-mail regarding the Nunez et al. paper. We consider this to be a closely-related work, given the overlap in study design and data utilized, and that the two articles share the same overarching goal of understanding the impact of air pollution on ALS. We do recognize the distinction in the message of each paper and methods employed. We offer authors clear guidance on close-related works (see </w:t>
      </w:r>
      <w:hyperlink r:id="rId8" w:history="1">
        <w:r w:rsidRPr="007C30DC">
          <w:rPr>
            <w:rStyle w:val="Hyperlink"/>
            <w:rFonts w:ascii="Times New Roman" w:hAnsi="Times New Roman" w:cs="Times New Roman"/>
            <w:b/>
            <w:bCs/>
          </w:rPr>
          <w:t>https://edmgr.ovid.com/epid/accounts/ifauth.htm</w:t>
        </w:r>
      </w:hyperlink>
      <w:r w:rsidRPr="007C30DC">
        <w:rPr>
          <w:rFonts w:ascii="Times New Roman" w:hAnsi="Times New Roman" w:cs="Times New Roman"/>
          <w:b/>
          <w:bCs/>
        </w:rPr>
        <w:t>, under Essential Conditions). To abide by this guidance, and also provide clearer perspectives on this research to readers, please include reference to the Nunez et al. article (including as a placeholder in the reference list) and add text to set the two papers apart. In fact, the Nunez et al. article, with its focus on PM2.5 and lag structure, seems to set the stage for your current paper, including the selection of exposure averaging times and potentially interpretation of findings, given that PM2.5 EC appears to be the driver of the observed effects in your paper.</w:t>
      </w:r>
    </w:p>
    <w:p w14:paraId="52F925D0" w14:textId="77777777" w:rsidR="007C30DC" w:rsidRDefault="007C30DC" w:rsidP="007C30DC">
      <w:pPr>
        <w:jc w:val="both"/>
        <w:rPr>
          <w:rFonts w:ascii="Times New Roman" w:hAnsi="Times New Roman" w:cs="Times New Roman"/>
          <w:b/>
          <w:bCs/>
        </w:rPr>
      </w:pPr>
    </w:p>
    <w:p w14:paraId="0277ECB6" w14:textId="35F4C600" w:rsidR="007C30DC" w:rsidRDefault="007C30DC" w:rsidP="007C30DC">
      <w:pPr>
        <w:jc w:val="both"/>
        <w:rPr>
          <w:rFonts w:ascii="Times New Roman" w:hAnsi="Times New Roman" w:cs="Times New Roman"/>
          <w:b/>
          <w:bCs/>
        </w:rPr>
      </w:pPr>
      <w:r w:rsidRPr="0071465A">
        <w:rPr>
          <w:rFonts w:ascii="Times New Roman" w:hAnsi="Times New Roman" w:cs="Times New Roman"/>
          <w:highlight w:val="yellow"/>
        </w:rPr>
        <w:t>XX</w:t>
      </w:r>
      <w:r w:rsidRPr="007C30DC">
        <w:rPr>
          <w:rFonts w:ascii="Times New Roman" w:hAnsi="Times New Roman" w:cs="Times New Roman"/>
          <w:b/>
          <w:bCs/>
        </w:rPr>
        <w:br/>
      </w:r>
      <w:r w:rsidRPr="007C30DC">
        <w:rPr>
          <w:rFonts w:ascii="Times New Roman" w:hAnsi="Times New Roman" w:cs="Times New Roman"/>
          <w:b/>
          <w:bCs/>
        </w:rPr>
        <w:br/>
        <w:t>2. The revised manuscript is much clearer in your goal of estimating individual, joint, and average (or overall) associations for the three traffic pollutants. However, the specific definitions need additional clarification, and the ordering and terminology used should be consistent throughout:</w:t>
      </w:r>
    </w:p>
    <w:p w14:paraId="1534125F" w14:textId="77777777" w:rsidR="0071465A" w:rsidRDefault="0071465A" w:rsidP="007C30DC">
      <w:pPr>
        <w:jc w:val="both"/>
        <w:rPr>
          <w:rFonts w:ascii="Times New Roman" w:hAnsi="Times New Roman" w:cs="Times New Roman"/>
          <w:b/>
          <w:bCs/>
        </w:rPr>
      </w:pPr>
    </w:p>
    <w:p w14:paraId="4413A10C"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a) for definitions, those provided on page 8, lines 172-176, are helpful, but do not fully clarify the difference between joint and overall average effects. The joint effect is expressed as the percent change in odds of ALS diagnosis with a simultaneous increase in each of the three traffic pollutants. For the overall effect, is this the average percent change in the odds of ALS diagnosis with an increase in each of the three traffic pollutants independently? Please clarify the wording in this section. Furthermore, if I am understanding the definition of the 'overall' effect correctly, this may be best termed as the 'average' effect throughout the manuscript, since this more closely aligns with the definition applied (Figure 2 already uses '</w:t>
      </w:r>
      <w:proofErr w:type="spellStart"/>
      <w:r w:rsidRPr="007C30DC">
        <w:rPr>
          <w:rFonts w:ascii="Times New Roman" w:hAnsi="Times New Roman" w:cs="Times New Roman"/>
          <w:b/>
          <w:bCs/>
        </w:rPr>
        <w:t>Traffic_average</w:t>
      </w:r>
      <w:proofErr w:type="spellEnd"/>
      <w:r w:rsidRPr="007C30DC">
        <w:rPr>
          <w:rFonts w:ascii="Times New Roman" w:hAnsi="Times New Roman" w:cs="Times New Roman"/>
          <w:b/>
          <w:bCs/>
        </w:rPr>
        <w:t>'). Similar clarification should also be made on line 216 (i.e., refer to average association across the three traffic pollutants).</w:t>
      </w:r>
    </w:p>
    <w:p w14:paraId="2EAFB1EA" w14:textId="78513433" w:rsidR="007C30DC" w:rsidRDefault="007C30DC" w:rsidP="007C30DC">
      <w:pPr>
        <w:jc w:val="both"/>
        <w:rPr>
          <w:rFonts w:ascii="Times New Roman" w:hAnsi="Times New Roman" w:cs="Times New Roman"/>
          <w:b/>
          <w:bCs/>
        </w:rPr>
      </w:pPr>
    </w:p>
    <w:p w14:paraId="5E4C8894" w14:textId="7A136021" w:rsidR="0071465A" w:rsidRDefault="008B584D" w:rsidP="007C30DC">
      <w:pPr>
        <w:jc w:val="both"/>
        <w:rPr>
          <w:rFonts w:ascii="Times New Roman" w:hAnsi="Times New Roman" w:cs="Times New Roman"/>
          <w:lang w:val="en-US"/>
        </w:rPr>
      </w:pPr>
      <w:r>
        <w:rPr>
          <w:rFonts w:ascii="Times New Roman" w:hAnsi="Times New Roman" w:cs="Times New Roman"/>
        </w:rPr>
        <w:t xml:space="preserve">We have changed the terms used in the definition of the average effect from ‘overall’ to ‘average’ throughout the revised manuscript, e.g.,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545BD2CA" w14:textId="61B27283" w:rsidR="008B584D" w:rsidRDefault="008B584D" w:rsidP="007C30DC">
      <w:pPr>
        <w:jc w:val="both"/>
        <w:rPr>
          <w:rFonts w:ascii="Times New Roman" w:hAnsi="Times New Roman" w:cs="Times New Roman"/>
          <w:lang w:val="en-US"/>
        </w:rPr>
      </w:pPr>
    </w:p>
    <w:p w14:paraId="15DFF158" w14:textId="761DA007" w:rsidR="008B584D" w:rsidRPr="00205C38" w:rsidRDefault="00205C38" w:rsidP="007C30DC">
      <w:pPr>
        <w:jc w:val="both"/>
        <w:rPr>
          <w:rFonts w:ascii="Times New Roman" w:hAnsi="Times New Roman" w:cs="Times New Roman"/>
          <w:i/>
          <w:iCs/>
        </w:rPr>
      </w:pPr>
      <w:r w:rsidRPr="00205C38">
        <w:rPr>
          <w:rFonts w:ascii="Times New Roman" w:hAnsi="Times New Roman" w:cs="Times New Roman"/>
          <w:bCs/>
          <w:i/>
          <w:iCs/>
          <w:lang w:val="en-US"/>
        </w:rPr>
        <w:t>We used a Bayesian hierarchical conditional logistic model, adjusting for potential confounders, to estimate average and joint associations for the traffic-related pollutants (NO</w:t>
      </w:r>
      <w:r w:rsidRPr="00205C38">
        <w:rPr>
          <w:rFonts w:ascii="Times New Roman" w:hAnsi="Times New Roman" w:cs="Times New Roman"/>
          <w:bCs/>
          <w:i/>
          <w:iCs/>
          <w:vertAlign w:val="subscript"/>
          <w:lang w:val="en-US"/>
        </w:rPr>
        <w:t>x</w:t>
      </w:r>
      <w:r w:rsidRPr="00205C38">
        <w:rPr>
          <w:rFonts w:ascii="Times New Roman" w:hAnsi="Times New Roman" w:cs="Times New Roman"/>
          <w:bCs/>
          <w:i/>
          <w:iCs/>
          <w:lang w:val="en-US"/>
        </w:rPr>
        <w:t>, CO, EC), and pollutant-specific associations.</w:t>
      </w:r>
    </w:p>
    <w:p w14:paraId="564CC8BD" w14:textId="77777777" w:rsidR="0071465A" w:rsidRDefault="0071465A" w:rsidP="007C30DC">
      <w:pPr>
        <w:jc w:val="both"/>
        <w:rPr>
          <w:rFonts w:ascii="Times New Roman" w:hAnsi="Times New Roman" w:cs="Times New Roman"/>
          <w:b/>
          <w:bCs/>
        </w:rPr>
      </w:pPr>
    </w:p>
    <w:p w14:paraId="19021332" w14:textId="524AA5E3" w:rsid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b) for ordering, please discuss the types of associations in the same order consistently throughout (e.g., including in abstract methods section lines 12-13, and suggest reordering Figure 2 to this order as well). I.e., referring to individual effects, joint effects, average effects in this order as is presented in the methods.</w:t>
      </w:r>
    </w:p>
    <w:p w14:paraId="14CACD35" w14:textId="432F38A1" w:rsidR="001B564A" w:rsidRDefault="001B564A" w:rsidP="007C30DC">
      <w:pPr>
        <w:jc w:val="both"/>
        <w:rPr>
          <w:rFonts w:ascii="Times New Roman" w:hAnsi="Times New Roman" w:cs="Times New Roman"/>
          <w:b/>
          <w:bCs/>
        </w:rPr>
      </w:pPr>
    </w:p>
    <w:p w14:paraId="059C522E" w14:textId="5A78610B" w:rsidR="001B564A" w:rsidRDefault="001B564A" w:rsidP="007C30DC">
      <w:pPr>
        <w:jc w:val="both"/>
        <w:rPr>
          <w:rFonts w:ascii="Times New Roman" w:hAnsi="Times New Roman" w:cs="Times New Roman"/>
          <w:b/>
          <w:bCs/>
        </w:rPr>
      </w:pPr>
      <w:r w:rsidRPr="0071465A">
        <w:rPr>
          <w:rFonts w:ascii="Times New Roman" w:hAnsi="Times New Roman" w:cs="Times New Roman"/>
          <w:highlight w:val="yellow"/>
        </w:rPr>
        <w:t>XX</w:t>
      </w:r>
    </w:p>
    <w:p w14:paraId="4A2F5451" w14:textId="77777777" w:rsidR="007C30DC" w:rsidRDefault="007C30DC" w:rsidP="007C30DC">
      <w:pPr>
        <w:jc w:val="both"/>
        <w:rPr>
          <w:rFonts w:ascii="Times New Roman" w:hAnsi="Times New Roman" w:cs="Times New Roman"/>
          <w:b/>
          <w:bCs/>
        </w:rPr>
      </w:pPr>
    </w:p>
    <w:p w14:paraId="6FC8151A" w14:textId="77777777" w:rsidR="0071465A" w:rsidRDefault="007C30DC" w:rsidP="007C30DC">
      <w:pPr>
        <w:jc w:val="both"/>
        <w:rPr>
          <w:rFonts w:ascii="Times New Roman" w:hAnsi="Times New Roman" w:cs="Times New Roman"/>
          <w:b/>
          <w:bCs/>
        </w:rPr>
      </w:pPr>
      <w:r w:rsidRPr="007C30DC">
        <w:rPr>
          <w:rFonts w:ascii="Times New Roman" w:hAnsi="Times New Roman" w:cs="Times New Roman"/>
          <w:b/>
          <w:bCs/>
        </w:rPr>
        <w:t>c) for terminology, the use of 'individual pollutant' effects should be used consistently throughout (e.g., in place of pollutant-specific, which currently appears in the abstract and several other places)</w:t>
      </w:r>
    </w:p>
    <w:p w14:paraId="0AEF4DF5" w14:textId="77777777" w:rsidR="0071465A" w:rsidRDefault="0071465A" w:rsidP="007C30DC">
      <w:pPr>
        <w:jc w:val="both"/>
        <w:rPr>
          <w:rFonts w:ascii="Times New Roman" w:hAnsi="Times New Roman" w:cs="Times New Roman"/>
          <w:highlight w:val="yellow"/>
        </w:rPr>
      </w:pPr>
    </w:p>
    <w:p w14:paraId="17E36B6F" w14:textId="74F3B9A3" w:rsidR="0071465A" w:rsidRDefault="006A12F5" w:rsidP="007C30DC">
      <w:pPr>
        <w:jc w:val="both"/>
        <w:rPr>
          <w:rFonts w:ascii="Times New Roman" w:hAnsi="Times New Roman" w:cs="Times New Roman"/>
          <w:lang w:val="en-US"/>
        </w:rPr>
      </w:pPr>
      <w:r>
        <w:rPr>
          <w:rFonts w:ascii="Times New Roman" w:hAnsi="Times New Roman" w:cs="Times New Roman"/>
        </w:rPr>
        <w:t xml:space="preserve">We have changed ‘pollutant-specific’ to ‘individual pollutant’ throughout the revised manuscript, e.g.,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4525AA49" w14:textId="510286F7" w:rsidR="006A12F5" w:rsidRDefault="006A12F5" w:rsidP="007C30DC">
      <w:pPr>
        <w:jc w:val="both"/>
        <w:rPr>
          <w:rFonts w:ascii="Times New Roman" w:hAnsi="Times New Roman" w:cs="Times New Roman"/>
          <w:lang w:val="en-US"/>
        </w:rPr>
      </w:pPr>
    </w:p>
    <w:p w14:paraId="69008067" w14:textId="57AF872A" w:rsidR="006A12F5" w:rsidRPr="0093526D" w:rsidRDefault="0093526D" w:rsidP="007C30DC">
      <w:pPr>
        <w:jc w:val="both"/>
        <w:rPr>
          <w:rFonts w:ascii="Times New Roman" w:hAnsi="Times New Roman" w:cs="Times New Roman"/>
          <w:i/>
          <w:iCs/>
        </w:rPr>
      </w:pPr>
      <w:r w:rsidRPr="0093526D">
        <w:rPr>
          <w:rFonts w:ascii="Times New Roman" w:hAnsi="Times New Roman" w:cs="Times New Roman"/>
          <w:i/>
          <w:iCs/>
          <w:lang w:val="en-US"/>
        </w:rPr>
        <w:t xml:space="preserve">In our model,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N</m:t>
            </m:r>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x</m:t>
                </m:r>
              </m:sub>
            </m:sSub>
          </m:sub>
        </m:sSub>
      </m:oMath>
      <w:r w:rsidRPr="0093526D">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Pr="0093526D">
        <w:rPr>
          <w:rFonts w:ascii="Times New Roman" w:hAnsi="Times New Roman" w:cs="Times New Roman"/>
          <w:i/>
          <w:iCs/>
          <w:lang w:val="en-US"/>
        </w:rPr>
        <w:t xml:space="preserve">, and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Pr="0093526D">
        <w:rPr>
          <w:rFonts w:ascii="Times New Roman" w:hAnsi="Times New Roman" w:cs="Times New Roman"/>
          <w:i/>
          <w:iCs/>
          <w:lang w:val="en-US"/>
        </w:rPr>
        <w:t xml:space="preserve"> represent the independent individual pollutant associations with ALS diagnosis.</w:t>
      </w:r>
    </w:p>
    <w:p w14:paraId="3E10E1DF" w14:textId="69DE800D"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3. Use of the phrase 'potential associations' in the abstract (lines 16 and 24) and discussion (line 297) is unclear and does not appear to fully describe the actual results of the analysis. It seems that you are using this word to describe associations that had a high probability of being truly positive. I suggest rewording these sections for clarity.</w:t>
      </w:r>
    </w:p>
    <w:p w14:paraId="057743C6" w14:textId="77777777" w:rsidR="0071465A" w:rsidRDefault="0071465A" w:rsidP="007C30DC">
      <w:pPr>
        <w:jc w:val="both"/>
        <w:rPr>
          <w:rFonts w:ascii="Times New Roman" w:hAnsi="Times New Roman" w:cs="Times New Roman"/>
          <w:b/>
          <w:bCs/>
        </w:rPr>
      </w:pPr>
    </w:p>
    <w:p w14:paraId="1970318A" w14:textId="23344A60" w:rsidR="0071465A" w:rsidRDefault="00352489" w:rsidP="007C30DC">
      <w:pPr>
        <w:jc w:val="both"/>
        <w:rPr>
          <w:rFonts w:ascii="Times New Roman" w:hAnsi="Times New Roman" w:cs="Times New Roman"/>
          <w:lang w:val="en-US"/>
        </w:rPr>
      </w:pPr>
      <w:r>
        <w:rPr>
          <w:rFonts w:ascii="Times New Roman" w:hAnsi="Times New Roman" w:cs="Times New Roman"/>
        </w:rPr>
        <w:t xml:space="preserve">We have changed ‘potential associations’ to </w:t>
      </w:r>
      <w:r w:rsidR="00B27306">
        <w:rPr>
          <w:rFonts w:ascii="Times New Roman" w:hAnsi="Times New Roman" w:cs="Times New Roman"/>
        </w:rPr>
        <w:t xml:space="preserve">discussing the high probability of an association through the revised manuscript, e.g., </w:t>
      </w:r>
      <w:r w:rsidR="00B27306" w:rsidRPr="00254970">
        <w:rPr>
          <w:rFonts w:ascii="Times New Roman" w:hAnsi="Times New Roman" w:cs="Times New Roman"/>
          <w:lang w:val="en-US"/>
        </w:rPr>
        <w:t>(</w:t>
      </w:r>
      <w:r w:rsidR="00B27306" w:rsidRPr="00F15B68">
        <w:rPr>
          <w:rFonts w:ascii="Times New Roman" w:hAnsi="Times New Roman" w:cs="Times New Roman"/>
          <w:highlight w:val="yellow"/>
          <w:lang w:val="en-US"/>
        </w:rPr>
        <w:t>P. XX, Lines XX-XX):</w:t>
      </w:r>
    </w:p>
    <w:p w14:paraId="28161892" w14:textId="72B96EC1" w:rsidR="00B27306" w:rsidRDefault="00B27306" w:rsidP="007C30DC">
      <w:pPr>
        <w:jc w:val="both"/>
        <w:rPr>
          <w:rFonts w:ascii="Times New Roman" w:hAnsi="Times New Roman" w:cs="Times New Roman"/>
          <w:lang w:val="en-US"/>
        </w:rPr>
      </w:pPr>
    </w:p>
    <w:p w14:paraId="4EDADA86" w14:textId="5C17F21B" w:rsidR="00B27306" w:rsidRPr="006C1E15" w:rsidRDefault="006C1E15" w:rsidP="007C30DC">
      <w:pPr>
        <w:jc w:val="both"/>
        <w:rPr>
          <w:rFonts w:ascii="Times New Roman" w:hAnsi="Times New Roman" w:cs="Times New Roman"/>
          <w:i/>
          <w:iCs/>
        </w:rPr>
      </w:pPr>
      <w:r w:rsidRPr="006C1E15">
        <w:rPr>
          <w:rFonts w:ascii="Times New Roman" w:hAnsi="Times New Roman" w:cs="Times New Roman"/>
          <w:i/>
          <w:iCs/>
          <w:lang w:val="en-US"/>
        </w:rPr>
        <w:t>In the largest case-control study of ALS and traffic-related air pollution to date, we found that a joint increase in average concentrations of traffic-related pollutants had a high probability of being associated with an increase in odds of ALS diagnosis, with the clearest results for EC.</w:t>
      </w:r>
    </w:p>
    <w:p w14:paraId="61D3A0F5" w14:textId="4B6FC1F2"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4. The abstract results section needs cleaning up. The wording in general is imprecise, in particular the last sentence referring to probabilities.</w:t>
      </w:r>
    </w:p>
    <w:p w14:paraId="66ADA06E" w14:textId="77777777" w:rsidR="0071465A" w:rsidRDefault="0071465A" w:rsidP="007C30DC">
      <w:pPr>
        <w:jc w:val="both"/>
        <w:rPr>
          <w:rFonts w:ascii="Times New Roman" w:hAnsi="Times New Roman" w:cs="Times New Roman"/>
          <w:b/>
          <w:bCs/>
        </w:rPr>
      </w:pPr>
    </w:p>
    <w:p w14:paraId="7E9BD75B" w14:textId="3BA1AD1A" w:rsidR="0071465A" w:rsidRDefault="0071465A" w:rsidP="007C30DC">
      <w:pPr>
        <w:jc w:val="both"/>
        <w:rPr>
          <w:rFonts w:ascii="Times New Roman" w:hAnsi="Times New Roman" w:cs="Times New Roman"/>
          <w:b/>
          <w:bCs/>
        </w:rPr>
      </w:pPr>
      <w:r w:rsidRPr="0071465A">
        <w:rPr>
          <w:rFonts w:ascii="Times New Roman" w:hAnsi="Times New Roman" w:cs="Times New Roman"/>
          <w:highlight w:val="yellow"/>
        </w:rPr>
        <w:t>XX</w:t>
      </w:r>
    </w:p>
    <w:p w14:paraId="301A8EF3" w14:textId="2DF08144"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5. Reviewer 1 had asked you to provide some additional information on the air pollution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system. While the system has been previously developed and validated, and also used in other epidemiological applications, it would be helpful to include a brief summary of how the models are developed. While it's interesting to know that air quality levels can be estimated efficiently by the system, it is more informative for readers to understand the underlying structure of the models. E.g., were these chemical transport models taking emissions and weather data into account? Were these outputs fused and/or calibrated with monitoring data?</w:t>
      </w:r>
    </w:p>
    <w:p w14:paraId="2F506D43" w14:textId="77777777" w:rsidR="0071465A" w:rsidRDefault="0071465A" w:rsidP="007C30DC">
      <w:pPr>
        <w:jc w:val="both"/>
        <w:rPr>
          <w:rFonts w:ascii="Times New Roman" w:hAnsi="Times New Roman" w:cs="Times New Roman"/>
          <w:b/>
          <w:bCs/>
        </w:rPr>
      </w:pPr>
    </w:p>
    <w:p w14:paraId="2D85914E" w14:textId="78242231" w:rsidR="0071465A" w:rsidRDefault="0071465A" w:rsidP="007C30DC">
      <w:pPr>
        <w:jc w:val="both"/>
        <w:rPr>
          <w:rFonts w:ascii="Times New Roman" w:hAnsi="Times New Roman" w:cs="Times New Roman"/>
          <w:b/>
          <w:bCs/>
        </w:rPr>
      </w:pPr>
      <w:r w:rsidRPr="0071465A">
        <w:rPr>
          <w:rFonts w:ascii="Times New Roman" w:hAnsi="Times New Roman" w:cs="Times New Roman"/>
          <w:highlight w:val="yellow"/>
        </w:rPr>
        <w:t>XX</w:t>
      </w:r>
    </w:p>
    <w:p w14:paraId="40F31AE7" w14:textId="3B7C6042"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6. Lines 124-127 - from your response to reviewer comments, it appears that the subtraction of EC from PM2.5 was appropriate here given how PM2.5 was estimated by the air pollution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system (i.e., constructed from individual components). This is important to point out, as the simple subtraction of EC from PM2.5 when using </w:t>
      </w:r>
      <w:r w:rsidRPr="007C30DC">
        <w:rPr>
          <w:rFonts w:ascii="Times New Roman" w:hAnsi="Times New Roman" w:cs="Times New Roman"/>
          <w:b/>
          <w:bCs/>
        </w:rPr>
        <w:lastRenderedPageBreak/>
        <w:t>monitoring data, for example, can cause errors given different measurement approaches for each.</w:t>
      </w:r>
    </w:p>
    <w:p w14:paraId="558F46F8" w14:textId="77777777" w:rsidR="0071465A" w:rsidRDefault="0071465A" w:rsidP="007C30DC">
      <w:pPr>
        <w:jc w:val="both"/>
        <w:rPr>
          <w:rFonts w:ascii="Times New Roman" w:hAnsi="Times New Roman" w:cs="Times New Roman"/>
          <w:b/>
          <w:bCs/>
        </w:rPr>
      </w:pPr>
    </w:p>
    <w:p w14:paraId="73BD8857" w14:textId="77777777" w:rsidR="0071465A" w:rsidRDefault="0071465A" w:rsidP="007C30DC">
      <w:pPr>
        <w:jc w:val="both"/>
        <w:rPr>
          <w:rFonts w:ascii="Times New Roman" w:hAnsi="Times New Roman" w:cs="Times New Roman"/>
        </w:rPr>
      </w:pPr>
      <w:r w:rsidRPr="0071465A">
        <w:rPr>
          <w:rFonts w:ascii="Times New Roman" w:hAnsi="Times New Roman" w:cs="Times New Roman"/>
          <w:highlight w:val="yellow"/>
        </w:rPr>
        <w:t>XX</w:t>
      </w:r>
    </w:p>
    <w:p w14:paraId="2FB64B91" w14:textId="18D9B9E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7. Line 303-304 - suggested change from 'would have been' to 'were'</w:t>
      </w:r>
    </w:p>
    <w:p w14:paraId="135D6456" w14:textId="77777777" w:rsidR="0071465A" w:rsidRDefault="0071465A" w:rsidP="007C30DC">
      <w:pPr>
        <w:jc w:val="both"/>
        <w:rPr>
          <w:rFonts w:ascii="Times New Roman" w:hAnsi="Times New Roman" w:cs="Times New Roman"/>
          <w:b/>
          <w:bCs/>
        </w:rPr>
      </w:pPr>
    </w:p>
    <w:p w14:paraId="72F5D4E7" w14:textId="77777777" w:rsidR="00120E0B" w:rsidRDefault="00120E0B" w:rsidP="007C30DC">
      <w:pPr>
        <w:jc w:val="both"/>
        <w:rPr>
          <w:rFonts w:ascii="Times New Roman" w:hAnsi="Times New Roman" w:cs="Times New Roman"/>
          <w:lang w:val="en-US"/>
        </w:rPr>
      </w:pPr>
      <w:r>
        <w:rPr>
          <w:rFonts w:ascii="Times New Roman" w:hAnsi="Times New Roman" w:cs="Times New Roman"/>
        </w:rPr>
        <w:t xml:space="preserve">We have done this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7756C814" w14:textId="77777777" w:rsidR="00120E0B" w:rsidRDefault="00120E0B" w:rsidP="007C30DC">
      <w:pPr>
        <w:jc w:val="both"/>
        <w:rPr>
          <w:rFonts w:ascii="Times New Roman" w:hAnsi="Times New Roman" w:cs="Times New Roman"/>
          <w:lang w:val="en-US"/>
        </w:rPr>
      </w:pPr>
    </w:p>
    <w:p w14:paraId="4DD28A0F" w14:textId="1FBA5208" w:rsidR="00120E0B" w:rsidRPr="00120E0B" w:rsidRDefault="00120E0B" w:rsidP="007C30DC">
      <w:pPr>
        <w:jc w:val="both"/>
        <w:rPr>
          <w:rFonts w:ascii="Times New Roman" w:hAnsi="Times New Roman" w:cs="Times New Roman"/>
          <w:i/>
          <w:iCs/>
          <w:lang w:val="en-US"/>
        </w:rPr>
      </w:pPr>
      <w:r w:rsidRPr="00120E0B">
        <w:rPr>
          <w:rFonts w:ascii="Times New Roman" w:hAnsi="Times New Roman" w:cs="Times New Roman"/>
          <w:i/>
          <w:iCs/>
          <w:lang w:val="en-US"/>
        </w:rPr>
        <w:t>Overall conclusions for the association between EC and ALS diagnosis were similar from the single- or multi-pollutant models.</w:t>
      </w:r>
    </w:p>
    <w:p w14:paraId="016EA76A" w14:textId="5746AFC9"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8. Lines 305-309 - since the EC effects were consistent across the single and multi-pollutant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it seems that the conclusion of EC being a driver of the traffic-ALS association is supported. However, the point about the model having had 'limited success in identifying each individual pollutant's association with ALS' is unclear. Even though NO2 and CO may have had positive associations in their single-pollutant models, there could be reasons why EC effects predominated in the multi-pollutant context (either more relevant for ALS or less measurement error than the other pollutants). Please clarify.</w:t>
      </w:r>
    </w:p>
    <w:p w14:paraId="62393946" w14:textId="77777777" w:rsidR="0071465A" w:rsidRDefault="0071465A" w:rsidP="007C30DC">
      <w:pPr>
        <w:jc w:val="both"/>
        <w:rPr>
          <w:rFonts w:ascii="Times New Roman" w:hAnsi="Times New Roman" w:cs="Times New Roman"/>
          <w:b/>
          <w:bCs/>
        </w:rPr>
      </w:pPr>
      <w:r w:rsidRPr="0071465A">
        <w:rPr>
          <w:rFonts w:ascii="Times New Roman" w:hAnsi="Times New Roman" w:cs="Times New Roman"/>
          <w:highlight w:val="yellow"/>
        </w:rPr>
        <w:t>XX</w:t>
      </w:r>
      <w:r w:rsidR="007C30DC" w:rsidRPr="007C30DC">
        <w:rPr>
          <w:rFonts w:ascii="Times New Roman" w:hAnsi="Times New Roman" w:cs="Times New Roman"/>
          <w:b/>
          <w:bCs/>
        </w:rPr>
        <w:br/>
      </w:r>
    </w:p>
    <w:p w14:paraId="7E157829" w14:textId="1EBD60D9" w:rsidR="007C30DC" w:rsidRDefault="007C30DC" w:rsidP="007C30DC">
      <w:pPr>
        <w:jc w:val="both"/>
        <w:rPr>
          <w:rFonts w:ascii="Times New Roman" w:hAnsi="Times New Roman" w:cs="Times New Roman"/>
          <w:b/>
          <w:bCs/>
        </w:rPr>
      </w:pPr>
      <w:r w:rsidRPr="007C30DC">
        <w:rPr>
          <w:rFonts w:ascii="Times New Roman" w:hAnsi="Times New Roman" w:cs="Times New Roman"/>
          <w:b/>
          <w:bCs/>
        </w:rPr>
        <w:t>9. Line 309 - suggested change from 'analysis' to 'study'</w:t>
      </w:r>
    </w:p>
    <w:p w14:paraId="5291F5CB" w14:textId="2723867B" w:rsidR="0071465A" w:rsidRDefault="007C30DC" w:rsidP="007C30DC">
      <w:pPr>
        <w:jc w:val="both"/>
        <w:rPr>
          <w:rFonts w:ascii="Times New Roman" w:hAnsi="Times New Roman" w:cs="Times New Roman"/>
          <w:lang w:val="en-US"/>
        </w:rPr>
      </w:pPr>
      <w:r w:rsidRPr="007C30DC">
        <w:rPr>
          <w:rFonts w:ascii="Times New Roman" w:hAnsi="Times New Roman" w:cs="Times New Roman"/>
          <w:b/>
          <w:bCs/>
        </w:rPr>
        <w:br/>
      </w:r>
      <w:r w:rsidR="002E4ADE">
        <w:rPr>
          <w:rFonts w:ascii="Times New Roman" w:hAnsi="Times New Roman" w:cs="Times New Roman"/>
        </w:rPr>
        <w:t xml:space="preserve">We have done this in the revised manuscript </w:t>
      </w:r>
      <w:r w:rsidR="002E4ADE" w:rsidRPr="00254970">
        <w:rPr>
          <w:rFonts w:ascii="Times New Roman" w:hAnsi="Times New Roman" w:cs="Times New Roman"/>
          <w:lang w:val="en-US"/>
        </w:rPr>
        <w:t>(</w:t>
      </w:r>
      <w:r w:rsidR="002E4ADE" w:rsidRPr="00F15B68">
        <w:rPr>
          <w:rFonts w:ascii="Times New Roman" w:hAnsi="Times New Roman" w:cs="Times New Roman"/>
          <w:highlight w:val="yellow"/>
          <w:lang w:val="en-US"/>
        </w:rPr>
        <w:t>P. XX, Lines XX-XX):</w:t>
      </w:r>
    </w:p>
    <w:p w14:paraId="18EAE0CC" w14:textId="05BEA9DC" w:rsidR="002E4ADE" w:rsidRDefault="002E4ADE" w:rsidP="007C30DC">
      <w:pPr>
        <w:jc w:val="both"/>
        <w:rPr>
          <w:rFonts w:ascii="Times New Roman" w:hAnsi="Times New Roman" w:cs="Times New Roman"/>
          <w:lang w:val="en-US"/>
        </w:rPr>
      </w:pPr>
    </w:p>
    <w:p w14:paraId="7E8715CA" w14:textId="04E90D10" w:rsidR="002E4ADE" w:rsidRPr="009C35ED" w:rsidRDefault="009C35ED" w:rsidP="007C30DC">
      <w:pPr>
        <w:jc w:val="both"/>
        <w:rPr>
          <w:rFonts w:ascii="Times New Roman" w:hAnsi="Times New Roman" w:cs="Times New Roman"/>
          <w:i/>
          <w:iCs/>
        </w:rPr>
      </w:pPr>
      <w:r w:rsidRPr="009C35ED">
        <w:rPr>
          <w:rFonts w:ascii="Times New Roman" w:hAnsi="Times New Roman" w:cs="Times New Roman"/>
          <w:i/>
          <w:iCs/>
          <w:lang w:val="en-US"/>
        </w:rPr>
        <w:t>Nevertheless, the consistency of the sign of the central estimate of EC in all models suggests that EC may be a driver of the ALS and traffic-related pollutant association, though further study is required.</w:t>
      </w:r>
    </w:p>
    <w:p w14:paraId="3E8678FA" w14:textId="77777777" w:rsidR="0071465A" w:rsidRDefault="0071465A" w:rsidP="007C30DC">
      <w:pPr>
        <w:jc w:val="both"/>
        <w:rPr>
          <w:rFonts w:ascii="Times New Roman" w:hAnsi="Times New Roman" w:cs="Times New Roman"/>
          <w:b/>
          <w:bCs/>
        </w:rPr>
      </w:pPr>
    </w:p>
    <w:p w14:paraId="7DBD007A" w14:textId="48572778"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10. Line 353 on residual confounding - in the revision, you deleted a section on BMI and smoking, as per Reviewer 1 and gave responses to Reviewer 2 on this point. It is still not clear to me how factors such as BMI or smoking are not potential confounders in this analysis. A confounder is a factor that is a risk factor for the outcome, and a factor that is associated with the exposure. BMI and smoking would not be expected to </w:t>
      </w:r>
      <w:proofErr w:type="spellStart"/>
      <w:r w:rsidRPr="007C30DC">
        <w:rPr>
          <w:rFonts w:ascii="Times New Roman" w:hAnsi="Times New Roman" w:cs="Times New Roman"/>
          <w:b/>
          <w:bCs/>
        </w:rPr>
        <w:t>'cause</w:t>
      </w:r>
      <w:proofErr w:type="spellEnd"/>
      <w:r w:rsidRPr="007C30DC">
        <w:rPr>
          <w:rFonts w:ascii="Times New Roman" w:hAnsi="Times New Roman" w:cs="Times New Roman"/>
          <w:b/>
          <w:bCs/>
        </w:rPr>
        <w:t>' the exposure in this case, however, these factors could be geographically correlated in a way not captured by SES. It is not clear to me that SES necessarily blocks all potential confounding by these other factors and it would be helpful to include some additional discussion on this.</w:t>
      </w:r>
    </w:p>
    <w:p w14:paraId="5890C30D" w14:textId="77777777" w:rsidR="0071465A" w:rsidRDefault="0071465A" w:rsidP="007C30DC">
      <w:pPr>
        <w:jc w:val="both"/>
        <w:rPr>
          <w:rFonts w:ascii="Times New Roman" w:hAnsi="Times New Roman" w:cs="Times New Roman"/>
          <w:b/>
          <w:bCs/>
        </w:rPr>
      </w:pPr>
    </w:p>
    <w:p w14:paraId="09DA8C6F" w14:textId="204A3AF2" w:rsidR="0071465A" w:rsidRDefault="0071465A" w:rsidP="007C30DC">
      <w:pPr>
        <w:jc w:val="both"/>
        <w:rPr>
          <w:rFonts w:ascii="Times New Roman" w:hAnsi="Times New Roman" w:cs="Times New Roman"/>
          <w:b/>
          <w:bCs/>
        </w:rPr>
      </w:pPr>
      <w:r w:rsidRPr="0071465A">
        <w:rPr>
          <w:rFonts w:ascii="Times New Roman" w:hAnsi="Times New Roman" w:cs="Times New Roman"/>
          <w:highlight w:val="yellow"/>
        </w:rPr>
        <w:t>XX</w:t>
      </w:r>
    </w:p>
    <w:p w14:paraId="11DA1325" w14:textId="4497AD2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1. Line 367 - was the use of BKMR not appropriate for your research question because it currently does not accommodate application in case-control studies? In this case, I suggest using 'since BKMR is currently not available for case-control study applications'.</w:t>
      </w:r>
    </w:p>
    <w:p w14:paraId="2D5B767E" w14:textId="77777777" w:rsidR="0071465A" w:rsidRDefault="0071465A" w:rsidP="007C30DC">
      <w:pPr>
        <w:jc w:val="both"/>
        <w:rPr>
          <w:rFonts w:ascii="Times New Roman" w:hAnsi="Times New Roman" w:cs="Times New Roman"/>
          <w:b/>
          <w:bCs/>
        </w:rPr>
      </w:pPr>
    </w:p>
    <w:p w14:paraId="35CA73DE" w14:textId="2FB0CA53" w:rsidR="00B56E26" w:rsidRDefault="00B56E26" w:rsidP="007C30DC">
      <w:pPr>
        <w:jc w:val="both"/>
        <w:rPr>
          <w:rFonts w:ascii="Times New Roman" w:hAnsi="Times New Roman" w:cs="Times New Roman"/>
        </w:rPr>
      </w:pPr>
      <w:r>
        <w:rPr>
          <w:rFonts w:ascii="Times New Roman" w:hAnsi="Times New Roman" w:cs="Times New Roman"/>
        </w:rPr>
        <w:t xml:space="preserve">We have updated the language here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606E295A" w14:textId="77777777" w:rsidR="00B56E26" w:rsidRDefault="00B56E26" w:rsidP="007C30DC">
      <w:pPr>
        <w:jc w:val="both"/>
        <w:rPr>
          <w:rFonts w:ascii="Times New Roman" w:hAnsi="Times New Roman" w:cs="Times New Roman"/>
          <w:b/>
          <w:bCs/>
        </w:rPr>
      </w:pPr>
    </w:p>
    <w:p w14:paraId="7731F885" w14:textId="77777777" w:rsidR="00394E81" w:rsidRDefault="00394E81" w:rsidP="007C30DC">
      <w:pPr>
        <w:jc w:val="both"/>
        <w:rPr>
          <w:rFonts w:ascii="Times New Roman" w:hAnsi="Times New Roman" w:cs="Times New Roman"/>
          <w:b/>
          <w:bCs/>
        </w:rPr>
      </w:pPr>
      <w:r w:rsidRPr="00394E81">
        <w:rPr>
          <w:rFonts w:ascii="Times New Roman" w:hAnsi="Times New Roman" w:cs="Times New Roman"/>
          <w:i/>
          <w:iCs/>
          <w:lang w:val="en-US"/>
        </w:rPr>
        <w:t>Other mixture model methods, such as Bayesian Kernel Machine Regression (BKMR)</w:t>
      </w:r>
      <w:r w:rsidRPr="00394E81">
        <w:rPr>
          <w:rFonts w:ascii="Times New Roman" w:hAnsi="Times New Roman" w:cs="Times New Roman"/>
          <w:i/>
          <w:iCs/>
          <w:lang w:val="en-US"/>
        </w:rPr>
        <w:fldChar w:fldCharType="begin"/>
      </w:r>
      <w:r w:rsidRPr="00394E81">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394E81">
        <w:rPr>
          <w:rFonts w:ascii="Times New Roman" w:hAnsi="Times New Roman" w:cs="Times New Roman"/>
          <w:i/>
          <w:iCs/>
          <w:lang w:val="en-US"/>
        </w:rPr>
        <w:fldChar w:fldCharType="separate"/>
      </w:r>
      <w:r w:rsidRPr="00394E81">
        <w:rPr>
          <w:rFonts w:ascii="Times New Roman" w:hAnsi="Times New Roman" w:cs="Times New Roman"/>
          <w:i/>
          <w:iCs/>
          <w:vertAlign w:val="superscript"/>
          <w:lang w:val="en-US"/>
        </w:rPr>
        <w:t>88</w:t>
      </w:r>
      <w:r w:rsidRPr="00394E81">
        <w:rPr>
          <w:rFonts w:ascii="Times New Roman" w:hAnsi="Times New Roman" w:cs="Times New Roman"/>
          <w:i/>
          <w:iCs/>
        </w:rPr>
        <w:fldChar w:fldCharType="end"/>
      </w:r>
      <w:r w:rsidRPr="00394E81">
        <w:rPr>
          <w:rFonts w:ascii="Times New Roman" w:hAnsi="Times New Roman" w:cs="Times New Roman"/>
          <w:i/>
          <w:iCs/>
          <w:lang w:val="en-US"/>
        </w:rPr>
        <w:t xml:space="preserve"> might be useful in further exploring the robustness of joint associations in a different framework, </w:t>
      </w:r>
      <w:r w:rsidRPr="00394E81">
        <w:rPr>
          <w:rFonts w:ascii="Times New Roman" w:hAnsi="Times New Roman" w:cs="Times New Roman"/>
          <w:i/>
          <w:iCs/>
          <w:lang w:val="en-US"/>
        </w:rPr>
        <w:lastRenderedPageBreak/>
        <w:t xml:space="preserve">though BKMR was not appropriate for our particular research question, </w:t>
      </w:r>
      <w:r w:rsidRPr="007C30DC">
        <w:rPr>
          <w:rFonts w:ascii="Times New Roman" w:hAnsi="Times New Roman" w:cs="Times New Roman"/>
          <w:i/>
          <w:iCs/>
        </w:rPr>
        <w:t>since BKMR is currently not available for case-control study</w:t>
      </w:r>
      <w:r w:rsidRPr="00394E81">
        <w:rPr>
          <w:rFonts w:ascii="Times New Roman" w:hAnsi="Times New Roman" w:cs="Times New Roman"/>
          <w:i/>
          <w:iCs/>
        </w:rPr>
        <w:t xml:space="preserve"> applications</w:t>
      </w:r>
      <w:r w:rsidRPr="00394E81">
        <w:rPr>
          <w:rFonts w:ascii="Times New Roman" w:hAnsi="Times New Roman" w:cs="Times New Roman"/>
          <w:i/>
          <w:iCs/>
          <w:lang w:val="en-US"/>
        </w:rPr>
        <w:t>.</w:t>
      </w:r>
    </w:p>
    <w:p w14:paraId="32439622" w14:textId="5A93E7D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 * * *</w:t>
      </w:r>
    </w:p>
    <w:p w14:paraId="51D9027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Preparing a revision</w:t>
      </w:r>
    </w:p>
    <w:p w14:paraId="1F02E3B5" w14:textId="1C62767F"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decisions, such as for tests of interaction and for tests for trend.</w:t>
      </w:r>
    </w:p>
    <w:p w14:paraId="0868951F" w14:textId="2F2D7578" w:rsidR="00277393" w:rsidRDefault="00277393" w:rsidP="007C30DC">
      <w:pPr>
        <w:jc w:val="both"/>
        <w:rPr>
          <w:rFonts w:ascii="Times New Roman" w:hAnsi="Times New Roman" w:cs="Times New Roman"/>
          <w:b/>
          <w:bCs/>
        </w:rPr>
      </w:pPr>
    </w:p>
    <w:p w14:paraId="7E0040B3" w14:textId="0C8D8F50" w:rsidR="00277393" w:rsidRPr="00277393"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avoided p-values throughout.</w:t>
      </w:r>
    </w:p>
    <w:p w14:paraId="3B3E99A6" w14:textId="77777777" w:rsidR="007C30DC" w:rsidRDefault="007C30DC" w:rsidP="007C30DC">
      <w:pPr>
        <w:jc w:val="both"/>
        <w:rPr>
          <w:rFonts w:ascii="Times New Roman" w:hAnsi="Times New Roman" w:cs="Times New Roman"/>
          <w:b/>
          <w:bCs/>
        </w:rPr>
      </w:pPr>
    </w:p>
    <w:p w14:paraId="7BE638C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 We do not permit acronyms unless they are generally recognized by epidemiologists (e.g. HIV is okay, but LVA is not). When in doubt, we recommend that you spell out.</w:t>
      </w:r>
    </w:p>
    <w:p w14:paraId="3581D6B2" w14:textId="2DBFB2E6" w:rsidR="007C30DC" w:rsidRDefault="007C30DC" w:rsidP="007C30DC">
      <w:pPr>
        <w:jc w:val="both"/>
        <w:rPr>
          <w:rFonts w:ascii="Times New Roman" w:hAnsi="Times New Roman" w:cs="Times New Roman"/>
          <w:b/>
          <w:bCs/>
        </w:rPr>
      </w:pPr>
    </w:p>
    <w:p w14:paraId="2E3EFC4B" w14:textId="56BA0063" w:rsidR="00277393" w:rsidRPr="00277393"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been careful to introduce acronyms where used.</w:t>
      </w:r>
    </w:p>
    <w:p w14:paraId="598976DD" w14:textId="77777777" w:rsidR="00277393" w:rsidRDefault="00277393" w:rsidP="007C30DC">
      <w:pPr>
        <w:jc w:val="both"/>
        <w:rPr>
          <w:rFonts w:ascii="Times New Roman" w:hAnsi="Times New Roman" w:cs="Times New Roman"/>
          <w:b/>
          <w:bCs/>
        </w:rPr>
      </w:pPr>
    </w:p>
    <w:p w14:paraId="31A8DA25" w14:textId="78EB12C4"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3. Please do not include uninformative precision (excessive decimal places). For example, </w:t>
      </w:r>
      <w:proofErr w:type="spellStart"/>
      <w:r w:rsidRPr="007C30DC">
        <w:rPr>
          <w:rFonts w:ascii="Times New Roman" w:hAnsi="Times New Roman" w:cs="Times New Roman"/>
          <w:b/>
          <w:bCs/>
        </w:rPr>
        <w:t>percents</w:t>
      </w:r>
      <w:proofErr w:type="spellEnd"/>
      <w:r w:rsidRPr="007C30DC">
        <w:rPr>
          <w:rFonts w:ascii="Times New Roman" w:hAnsi="Times New Roman" w:cs="Times New Roman"/>
          <w:b/>
          <w:bCs/>
        </w:rPr>
        <w:t xml:space="preserve"> should be rounded to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or 0.0n% and risk ratios should be rounded to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or 0.nn unless clarity of the presentation and the sample size justify more significant digits.</w:t>
      </w:r>
    </w:p>
    <w:p w14:paraId="6D3BDC84" w14:textId="77777777" w:rsidR="00277393" w:rsidRDefault="00277393" w:rsidP="007C30DC">
      <w:pPr>
        <w:jc w:val="both"/>
        <w:rPr>
          <w:rFonts w:ascii="Times New Roman" w:hAnsi="Times New Roman" w:cs="Times New Roman"/>
          <w:b/>
          <w:bCs/>
        </w:rPr>
      </w:pPr>
    </w:p>
    <w:p w14:paraId="760A90B1" w14:textId="3E6D7184" w:rsidR="007C30DC"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done this.</w:t>
      </w:r>
    </w:p>
    <w:p w14:paraId="07A8BB3C" w14:textId="77777777" w:rsidR="00277393" w:rsidRPr="00277393" w:rsidRDefault="00277393" w:rsidP="007C30DC">
      <w:pPr>
        <w:jc w:val="both"/>
        <w:rPr>
          <w:rFonts w:ascii="Times New Roman" w:hAnsi="Times New Roman" w:cs="Times New Roman"/>
          <w:lang w:val="en-US"/>
        </w:rPr>
      </w:pPr>
    </w:p>
    <w:p w14:paraId="25DD668D" w14:textId="528D368D" w:rsidR="007C30DC" w:rsidRDefault="007C30DC" w:rsidP="007C30DC">
      <w:pPr>
        <w:jc w:val="both"/>
        <w:rPr>
          <w:rFonts w:ascii="Times New Roman" w:hAnsi="Times New Roman" w:cs="Times New Roman"/>
          <w:b/>
          <w:bCs/>
        </w:rPr>
      </w:pPr>
      <w:r w:rsidRPr="007C30DC">
        <w:rPr>
          <w:rFonts w:ascii="Times New Roman" w:hAnsi="Times New Roman" w:cs="Times New Roman"/>
          <w:b/>
          <w:bCs/>
        </w:rPr>
        <w:t>4. Please be sure to include explicit information about approval of human subjects research by an independent review board. If no such review was required, include an explicit statement about why the requirement for review was waived.</w:t>
      </w:r>
    </w:p>
    <w:p w14:paraId="0E72A774" w14:textId="5F8EB3A7" w:rsidR="00277393" w:rsidRDefault="00277393" w:rsidP="007C30DC">
      <w:pPr>
        <w:jc w:val="both"/>
        <w:rPr>
          <w:rFonts w:ascii="Times New Roman" w:hAnsi="Times New Roman" w:cs="Times New Roman"/>
          <w:b/>
          <w:bCs/>
        </w:rPr>
      </w:pPr>
    </w:p>
    <w:p w14:paraId="076ADFD9" w14:textId="0CF8AE30" w:rsidR="00277393" w:rsidRPr="00E3638F" w:rsidRDefault="00277393" w:rsidP="00277393">
      <w:pPr>
        <w:jc w:val="both"/>
        <w:rPr>
          <w:rFonts w:ascii="Times New Roman" w:hAnsi="Times New Roman" w:cs="Times New Roman"/>
          <w:lang w:val="en-US"/>
        </w:rPr>
      </w:pPr>
      <w:r w:rsidRPr="00E3638F">
        <w:rPr>
          <w:rFonts w:ascii="Times New Roman" w:hAnsi="Times New Roman" w:cs="Times New Roman"/>
          <w:lang w:val="en-US"/>
        </w:rPr>
        <w:t xml:space="preserve">We have done this in the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 xml:space="preserve">P. </w:t>
      </w:r>
      <w:r w:rsidRPr="00F15B68">
        <w:rPr>
          <w:rFonts w:ascii="Times New Roman" w:hAnsi="Times New Roman" w:cs="Times New Roman"/>
          <w:highlight w:val="yellow"/>
          <w:lang w:val="en-US"/>
        </w:rPr>
        <w:t>XX</w:t>
      </w:r>
      <w:r w:rsidRPr="00F15B68">
        <w:rPr>
          <w:rFonts w:ascii="Times New Roman" w:hAnsi="Times New Roman" w:cs="Times New Roman"/>
          <w:highlight w:val="yellow"/>
          <w:lang w:val="en-US"/>
        </w:rPr>
        <w:t xml:space="preserve">, Lines </w:t>
      </w:r>
      <w:r w:rsidRPr="00F15B68">
        <w:rPr>
          <w:rFonts w:ascii="Times New Roman" w:hAnsi="Times New Roman" w:cs="Times New Roman"/>
          <w:highlight w:val="yellow"/>
          <w:lang w:val="en-US"/>
        </w:rPr>
        <w:t>XX</w:t>
      </w:r>
      <w:r w:rsidRPr="00F15B68">
        <w:rPr>
          <w:rFonts w:ascii="Times New Roman" w:hAnsi="Times New Roman" w:cs="Times New Roman"/>
          <w:highlight w:val="yellow"/>
          <w:lang w:val="en-US"/>
        </w:rPr>
        <w:t>-</w:t>
      </w:r>
      <w:r w:rsidRPr="00F15B68">
        <w:rPr>
          <w:rFonts w:ascii="Times New Roman" w:hAnsi="Times New Roman" w:cs="Times New Roman"/>
          <w:highlight w:val="yellow"/>
          <w:lang w:val="en-US"/>
        </w:rPr>
        <w:t>XX</w:t>
      </w:r>
      <w:r w:rsidRPr="00F15B68">
        <w:rPr>
          <w:rFonts w:ascii="Times New Roman" w:hAnsi="Times New Roman" w:cs="Times New Roman"/>
          <w:highlight w:val="yellow"/>
          <w:lang w:val="en-US"/>
        </w:rPr>
        <w:t>):</w:t>
      </w:r>
    </w:p>
    <w:p w14:paraId="2A1A3B9C" w14:textId="77777777" w:rsidR="00277393" w:rsidRPr="00E3638F" w:rsidRDefault="00277393" w:rsidP="00277393">
      <w:pPr>
        <w:jc w:val="both"/>
        <w:rPr>
          <w:rFonts w:ascii="Times New Roman" w:hAnsi="Times New Roman" w:cs="Times New Roman"/>
          <w:lang w:val="en-US"/>
        </w:rPr>
      </w:pPr>
    </w:p>
    <w:p w14:paraId="008EF573" w14:textId="47FA549D" w:rsidR="00277393" w:rsidRPr="00277393" w:rsidRDefault="00277393" w:rsidP="007C30DC">
      <w:pPr>
        <w:jc w:val="both"/>
        <w:rPr>
          <w:rFonts w:ascii="Times New Roman" w:hAnsi="Times New Roman" w:cs="Times New Roman"/>
          <w:bCs/>
          <w:i/>
          <w:iCs/>
          <w:lang w:val="en-US"/>
        </w:rPr>
      </w:pPr>
      <w:r w:rsidRPr="00E3638F">
        <w:rPr>
          <w:rFonts w:ascii="Times New Roman" w:hAnsi="Times New Roman" w:cs="Times New Roman"/>
          <w:bCs/>
          <w:i/>
          <w:iCs/>
          <w:lang w:val="en-US"/>
        </w:rPr>
        <w:t>This study was approved by the Institutional Review Board Committee at the Columbia University and the Danish Data Protection Agency.</w:t>
      </w:r>
    </w:p>
    <w:p w14:paraId="4A877F96" w14:textId="77777777" w:rsidR="007C30DC" w:rsidRDefault="007C30DC" w:rsidP="007C30DC">
      <w:pPr>
        <w:jc w:val="both"/>
        <w:rPr>
          <w:rFonts w:ascii="Times New Roman" w:hAnsi="Times New Roman" w:cs="Times New Roman"/>
          <w:b/>
          <w:bCs/>
        </w:rPr>
      </w:pPr>
    </w:p>
    <w:p w14:paraId="36E0F3E8"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5. Do not include public health policy recommendations in Brief Reports or Original Articles that present new research findings.</w:t>
      </w:r>
    </w:p>
    <w:p w14:paraId="0122E71B" w14:textId="6795D3E3" w:rsidR="007C30DC" w:rsidRDefault="007C30DC" w:rsidP="007C30DC">
      <w:pPr>
        <w:jc w:val="both"/>
        <w:rPr>
          <w:rFonts w:ascii="Times New Roman" w:hAnsi="Times New Roman" w:cs="Times New Roman"/>
          <w:b/>
          <w:bCs/>
        </w:rPr>
      </w:pPr>
    </w:p>
    <w:p w14:paraId="52B2C283" w14:textId="77777777"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We have not included any public health policy recommendations.</w:t>
      </w:r>
    </w:p>
    <w:p w14:paraId="79EEA166" w14:textId="77777777" w:rsidR="00DC780F" w:rsidRDefault="00DC780F" w:rsidP="007C30DC">
      <w:pPr>
        <w:jc w:val="both"/>
        <w:rPr>
          <w:rFonts w:ascii="Times New Roman" w:hAnsi="Times New Roman" w:cs="Times New Roman"/>
          <w:b/>
          <w:bCs/>
        </w:rPr>
      </w:pPr>
    </w:p>
    <w:p w14:paraId="11C38B7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6. Data appearing in the abstract must also be cited in the main text, not just in tables or figures.</w:t>
      </w:r>
    </w:p>
    <w:p w14:paraId="10D35872" w14:textId="6C112207" w:rsidR="007C30DC" w:rsidRDefault="007C30DC" w:rsidP="007C30DC">
      <w:pPr>
        <w:jc w:val="both"/>
        <w:rPr>
          <w:rFonts w:ascii="Times New Roman" w:hAnsi="Times New Roman" w:cs="Times New Roman"/>
          <w:b/>
          <w:bCs/>
        </w:rPr>
      </w:pPr>
    </w:p>
    <w:p w14:paraId="632EF868" w14:textId="77777777"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68536AA4" w14:textId="77777777" w:rsidR="00DC780F" w:rsidRDefault="00DC780F" w:rsidP="007C30DC">
      <w:pPr>
        <w:jc w:val="both"/>
        <w:rPr>
          <w:rFonts w:ascii="Times New Roman" w:hAnsi="Times New Roman" w:cs="Times New Roman"/>
          <w:b/>
          <w:bCs/>
        </w:rPr>
      </w:pPr>
    </w:p>
    <w:p w14:paraId="51292C5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w:t>
      </w:r>
      <w:r w:rsidRPr="007C30DC">
        <w:rPr>
          <w:rFonts w:ascii="Times New Roman" w:hAnsi="Times New Roman" w:cs="Times New Roman"/>
          <w:b/>
          <w:bCs/>
        </w:rPr>
        <w:lastRenderedPageBreak/>
        <w:t>Commentaries (no abstract), 600 words for Research Letters (no abstract), and 400 words for Letters to the Editor (no abstract).</w:t>
      </w:r>
    </w:p>
    <w:p w14:paraId="52A19CC6" w14:textId="454729C4" w:rsidR="007C30DC" w:rsidRDefault="007C30DC" w:rsidP="007C30DC">
      <w:pPr>
        <w:jc w:val="both"/>
        <w:rPr>
          <w:rFonts w:ascii="Times New Roman" w:hAnsi="Times New Roman" w:cs="Times New Roman"/>
          <w:b/>
          <w:bCs/>
        </w:rPr>
      </w:pPr>
    </w:p>
    <w:p w14:paraId="423EC655" w14:textId="200C2329"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 xml:space="preserve">We have done this, with an Abstract of </w:t>
      </w:r>
      <w:r w:rsidRPr="00E5663E">
        <w:rPr>
          <w:rFonts w:ascii="Times New Roman" w:hAnsi="Times New Roman" w:cs="Times New Roman"/>
          <w:highlight w:val="yellow"/>
          <w:lang w:val="en-US"/>
        </w:rPr>
        <w:t>XX</w:t>
      </w:r>
      <w:r w:rsidRPr="00E3638F">
        <w:rPr>
          <w:rFonts w:ascii="Times New Roman" w:hAnsi="Times New Roman" w:cs="Times New Roman"/>
          <w:lang w:val="en-US"/>
        </w:rPr>
        <w:t xml:space="preserve"> words and an Original Article of </w:t>
      </w:r>
      <w:r w:rsidRPr="00DC780F">
        <w:rPr>
          <w:rFonts w:ascii="Times New Roman" w:hAnsi="Times New Roman" w:cs="Times New Roman"/>
          <w:highlight w:val="yellow"/>
          <w:lang w:val="en-US"/>
        </w:rPr>
        <w:t>XX</w:t>
      </w:r>
      <w:r>
        <w:rPr>
          <w:rFonts w:ascii="Times New Roman" w:hAnsi="Times New Roman" w:cs="Times New Roman"/>
          <w:lang w:val="en-US"/>
        </w:rPr>
        <w:t xml:space="preserve"> </w:t>
      </w:r>
      <w:r w:rsidRPr="00E3638F">
        <w:rPr>
          <w:rFonts w:ascii="Times New Roman" w:hAnsi="Times New Roman" w:cs="Times New Roman"/>
          <w:lang w:val="en-US"/>
        </w:rPr>
        <w:t>words in the revised manuscript.</w:t>
      </w:r>
    </w:p>
    <w:p w14:paraId="561A1905" w14:textId="77777777" w:rsidR="00DC780F" w:rsidRDefault="00DC780F" w:rsidP="007C30DC">
      <w:pPr>
        <w:jc w:val="both"/>
        <w:rPr>
          <w:rFonts w:ascii="Times New Roman" w:hAnsi="Times New Roman" w:cs="Times New Roman"/>
          <w:b/>
          <w:bCs/>
        </w:rPr>
      </w:pPr>
    </w:p>
    <w:p w14:paraId="4C8F5AE0" w14:textId="77238456" w:rsidR="007C30DC" w:rsidRDefault="007C30DC" w:rsidP="007C30DC">
      <w:pPr>
        <w:jc w:val="both"/>
        <w:rPr>
          <w:rFonts w:ascii="Times New Roman" w:hAnsi="Times New Roman" w:cs="Times New Roman"/>
          <w:b/>
          <w:bCs/>
        </w:rPr>
      </w:pPr>
      <w:r w:rsidRPr="007C30DC">
        <w:rPr>
          <w:rFonts w:ascii="Times New Roman" w:hAnsi="Times New Roman" w:cs="Times New Roman"/>
          <w:b/>
          <w:bC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p>
    <w:p w14:paraId="2898C6D0" w14:textId="080FDEE0" w:rsidR="00454B7C" w:rsidRDefault="00454B7C" w:rsidP="007C30DC">
      <w:pPr>
        <w:jc w:val="both"/>
        <w:rPr>
          <w:rFonts w:ascii="Times New Roman" w:hAnsi="Times New Roman" w:cs="Times New Roman"/>
          <w:b/>
          <w:bCs/>
        </w:rPr>
      </w:pPr>
    </w:p>
    <w:p w14:paraId="63E5EB86" w14:textId="246E52FF" w:rsidR="00454B7C" w:rsidRDefault="00454B7C" w:rsidP="007C30DC">
      <w:pPr>
        <w:jc w:val="both"/>
        <w:rPr>
          <w:rFonts w:ascii="Times New Roman" w:hAnsi="Times New Roman" w:cs="Times New Roman"/>
          <w:b/>
          <w:bCs/>
        </w:rPr>
      </w:pPr>
      <w:r w:rsidRPr="00E3638F">
        <w:rPr>
          <w:rFonts w:ascii="Times New Roman" w:hAnsi="Times New Roman" w:cs="Times New Roman"/>
          <w:lang w:val="en-US"/>
        </w:rPr>
        <w:t xml:space="preserve">We have adhered to this, with a total word count of </w:t>
      </w:r>
      <w:r w:rsidRPr="00454B7C">
        <w:rPr>
          <w:rFonts w:ascii="Times New Roman" w:hAnsi="Times New Roman" w:cs="Times New Roman"/>
          <w:highlight w:val="yellow"/>
          <w:lang w:val="en-US"/>
        </w:rPr>
        <w:t>XX</w:t>
      </w:r>
      <w:r w:rsidRPr="00E3638F">
        <w:rPr>
          <w:rFonts w:ascii="Times New Roman" w:hAnsi="Times New Roman" w:cs="Times New Roman"/>
          <w:lang w:val="en-US"/>
        </w:rPr>
        <w:t xml:space="preserve"> words in the revised manuscript.</w:t>
      </w:r>
    </w:p>
    <w:p w14:paraId="7712D5CE" w14:textId="77777777" w:rsidR="007C30DC" w:rsidRDefault="007C30DC" w:rsidP="007C30DC">
      <w:pPr>
        <w:jc w:val="both"/>
        <w:rPr>
          <w:rFonts w:ascii="Times New Roman" w:hAnsi="Times New Roman" w:cs="Times New Roman"/>
          <w:b/>
          <w:bCs/>
        </w:rPr>
      </w:pPr>
    </w:p>
    <w:p w14:paraId="0D60AB98" w14:textId="318B9CAA" w:rsidR="007C30DC" w:rsidRDefault="007C30DC" w:rsidP="007C30DC">
      <w:pPr>
        <w:jc w:val="both"/>
        <w:rPr>
          <w:rFonts w:ascii="Times New Roman" w:hAnsi="Times New Roman" w:cs="Times New Roman"/>
          <w:b/>
          <w:bCs/>
        </w:rPr>
      </w:pPr>
      <w:r w:rsidRPr="007C30DC">
        <w:rPr>
          <w:rFonts w:ascii="Times New Roman" w:hAnsi="Times New Roman" w:cs="Times New Roman"/>
          <w:b/>
          <w:bCs/>
        </w:rPr>
        <w:t>9. Figure labels: Make font size as large as possible, so as to be legible when figures are reduced for publication (typically one column [8.5cm] in width).</w:t>
      </w:r>
    </w:p>
    <w:p w14:paraId="5405E9CB" w14:textId="01E6E7E4" w:rsidR="00EF2724" w:rsidRDefault="00EF2724" w:rsidP="007C30DC">
      <w:pPr>
        <w:jc w:val="both"/>
        <w:rPr>
          <w:rFonts w:ascii="Times New Roman" w:hAnsi="Times New Roman" w:cs="Times New Roman"/>
          <w:b/>
          <w:bCs/>
        </w:rPr>
      </w:pPr>
    </w:p>
    <w:p w14:paraId="125AD2D3" w14:textId="31DBD03C" w:rsidR="00EF2724" w:rsidRPr="00EF2724" w:rsidRDefault="00EF2724" w:rsidP="007C30DC">
      <w:pPr>
        <w:jc w:val="both"/>
        <w:rPr>
          <w:rFonts w:ascii="Times New Roman" w:hAnsi="Times New Roman" w:cs="Times New Roman"/>
          <w:b/>
          <w:bCs/>
          <w:lang w:val="en-US"/>
        </w:rPr>
      </w:pPr>
      <w:r w:rsidRPr="00E3638F">
        <w:rPr>
          <w:rFonts w:ascii="Times New Roman" w:hAnsi="Times New Roman" w:cs="Times New Roman"/>
          <w:lang w:val="en-US"/>
        </w:rPr>
        <w:t>We have made the Figure labels large and legible.</w:t>
      </w:r>
    </w:p>
    <w:p w14:paraId="2DA86638" w14:textId="77777777" w:rsidR="007C30DC" w:rsidRDefault="007C30DC" w:rsidP="007C30DC">
      <w:pPr>
        <w:jc w:val="both"/>
        <w:rPr>
          <w:rFonts w:ascii="Times New Roman" w:hAnsi="Times New Roman" w:cs="Times New Roman"/>
          <w:b/>
          <w:bCs/>
        </w:rPr>
      </w:pPr>
    </w:p>
    <w:p w14:paraId="40409325" w14:textId="4C6CDDAC" w:rsidR="007C30DC" w:rsidRDefault="007C30DC" w:rsidP="007C30DC">
      <w:pPr>
        <w:jc w:val="both"/>
        <w:rPr>
          <w:rFonts w:ascii="Times New Roman" w:hAnsi="Times New Roman" w:cs="Times New Roman"/>
          <w:b/>
          <w:bCs/>
        </w:rPr>
      </w:pPr>
      <w:r w:rsidRPr="007C30DC">
        <w:rPr>
          <w:rFonts w:ascii="Times New Roman" w:hAnsi="Times New Roman" w:cs="Times New Roman"/>
          <w:b/>
          <w:bCs/>
        </w:rPr>
        <w:t>10. Footnotes to tables and figures should use superscript lowercase letters to link content to the footnote, not symbols or numerals.</w:t>
      </w:r>
    </w:p>
    <w:p w14:paraId="0780F996" w14:textId="79F3AAC2" w:rsidR="00EF2724" w:rsidRDefault="00EF2724" w:rsidP="007C30DC">
      <w:pPr>
        <w:jc w:val="both"/>
        <w:rPr>
          <w:rFonts w:ascii="Times New Roman" w:hAnsi="Times New Roman" w:cs="Times New Roman"/>
          <w:b/>
          <w:bCs/>
        </w:rPr>
      </w:pPr>
    </w:p>
    <w:p w14:paraId="78521413" w14:textId="5FB27552" w:rsidR="007C30DC" w:rsidRDefault="00EF2724" w:rsidP="007C30DC">
      <w:pPr>
        <w:jc w:val="both"/>
        <w:rPr>
          <w:rFonts w:ascii="Times New Roman" w:hAnsi="Times New Roman" w:cs="Times New Roman"/>
          <w:b/>
          <w:bCs/>
          <w:lang w:val="en-US"/>
        </w:rPr>
      </w:pPr>
      <w:r w:rsidRPr="00E3638F">
        <w:rPr>
          <w:rFonts w:ascii="Times New Roman" w:hAnsi="Times New Roman" w:cs="Times New Roman"/>
          <w:lang w:val="en-US"/>
        </w:rPr>
        <w:t>The footnote in Table 1 uses a superscript lowercase letter.</w:t>
      </w:r>
    </w:p>
    <w:p w14:paraId="5C4BC346" w14:textId="77777777" w:rsidR="00EF2724" w:rsidRPr="00EF2724" w:rsidRDefault="00EF2724" w:rsidP="007C30DC">
      <w:pPr>
        <w:jc w:val="both"/>
        <w:rPr>
          <w:rFonts w:ascii="Times New Roman" w:hAnsi="Times New Roman" w:cs="Times New Roman"/>
          <w:b/>
          <w:bCs/>
          <w:lang w:val="en-US"/>
        </w:rPr>
      </w:pPr>
    </w:p>
    <w:p w14:paraId="401332FF" w14:textId="4D61D991" w:rsidR="007C30DC" w:rsidRDefault="007C30DC" w:rsidP="007C30DC">
      <w:pPr>
        <w:jc w:val="both"/>
        <w:rPr>
          <w:rFonts w:ascii="Times New Roman" w:hAnsi="Times New Roman" w:cs="Times New Roman"/>
          <w:b/>
          <w:bCs/>
        </w:rPr>
      </w:pPr>
      <w:r w:rsidRPr="007C30DC">
        <w:rPr>
          <w:rFonts w:ascii="Times New Roman" w:hAnsi="Times New Roman" w:cs="Times New Roman"/>
          <w:b/>
          <w:bCs/>
        </w:rPr>
        <w:t>11. Do not use parenthetical phrases like “(data not shown), (results not shown), or (available from the authors upon request).” In these circumstances, the data or results should be provided in Supplementary Digital Content.</w:t>
      </w:r>
    </w:p>
    <w:p w14:paraId="3DE45DAD" w14:textId="7CEA930E" w:rsidR="00EF2724" w:rsidRDefault="00EF2724" w:rsidP="007C30DC">
      <w:pPr>
        <w:jc w:val="both"/>
        <w:rPr>
          <w:rFonts w:ascii="Times New Roman" w:hAnsi="Times New Roman" w:cs="Times New Roman"/>
          <w:b/>
          <w:bCs/>
        </w:rPr>
      </w:pPr>
    </w:p>
    <w:p w14:paraId="1CC4EB38" w14:textId="77777777" w:rsidR="00EF2724" w:rsidRPr="00E3638F" w:rsidRDefault="00EF2724" w:rsidP="00EF2724">
      <w:pPr>
        <w:jc w:val="both"/>
        <w:rPr>
          <w:rFonts w:ascii="Times New Roman" w:hAnsi="Times New Roman" w:cs="Times New Roman"/>
          <w:b/>
          <w:bCs/>
          <w:lang w:val="en-US"/>
        </w:rPr>
      </w:pPr>
      <w:r w:rsidRPr="00E3638F">
        <w:rPr>
          <w:rFonts w:ascii="Times New Roman" w:hAnsi="Times New Roman" w:cs="Times New Roman"/>
          <w:lang w:val="en-US"/>
        </w:rPr>
        <w:t>We have avoided any use of these phrases.</w:t>
      </w:r>
    </w:p>
    <w:p w14:paraId="5A334A0D" w14:textId="77777777" w:rsidR="007C30DC" w:rsidRDefault="007C30DC" w:rsidP="007C30DC">
      <w:pPr>
        <w:jc w:val="both"/>
        <w:rPr>
          <w:rFonts w:ascii="Times New Roman" w:hAnsi="Times New Roman" w:cs="Times New Roman"/>
          <w:b/>
          <w:bCs/>
        </w:rPr>
      </w:pPr>
    </w:p>
    <w:p w14:paraId="66CFC0E8" w14:textId="6116197C" w:rsidR="007C30DC" w:rsidRDefault="007C30DC" w:rsidP="007C30DC">
      <w:pPr>
        <w:jc w:val="both"/>
        <w:rPr>
          <w:rFonts w:ascii="Times New Roman" w:hAnsi="Times New Roman" w:cs="Times New Roman"/>
          <w:b/>
          <w:bCs/>
        </w:rPr>
      </w:pPr>
      <w:r w:rsidRPr="007C30DC">
        <w:rPr>
          <w:rFonts w:ascii="Times New Roman" w:hAnsi="Times New Roman" w:cs="Times New Roman"/>
          <w:b/>
          <w:bCs/>
        </w:rPr>
        <w:t>12. Additional details regarding submission requirements can be found in the Instructions for Authors, which are posted</w:t>
      </w:r>
      <w:r w:rsidR="002763E7">
        <w:rPr>
          <w:rFonts w:ascii="Times New Roman" w:hAnsi="Times New Roman" w:cs="Times New Roman"/>
          <w:b/>
          <w:bCs/>
        </w:rPr>
        <w:t xml:space="preserve"> </w:t>
      </w:r>
      <w:r w:rsidRPr="007C30DC">
        <w:rPr>
          <w:rFonts w:ascii="Times New Roman" w:hAnsi="Times New Roman" w:cs="Times New Roman"/>
          <w:b/>
          <w:bCs/>
        </w:rPr>
        <w:t>at </w:t>
      </w:r>
      <w:hyperlink r:id="rId9" w:history="1">
        <w:r w:rsidRPr="007C30DC">
          <w:rPr>
            <w:rStyle w:val="Hyperlink"/>
            <w:rFonts w:ascii="Times New Roman" w:hAnsi="Times New Roman" w:cs="Times New Roman"/>
            <w:b/>
            <w:bCs/>
          </w:rPr>
          <w:t>http://edmgr.ovid.com/epid/accounts/ifauth.htm</w:t>
        </w:r>
      </w:hyperlink>
      <w:r w:rsidRPr="007C30DC">
        <w:rPr>
          <w:rFonts w:ascii="Times New Roman" w:hAnsi="Times New Roman" w:cs="Times New Roman"/>
          <w:b/>
          <w:bCs/>
        </w:rPr>
        <w:t> .</w:t>
      </w:r>
      <w:r w:rsidRPr="007C30DC">
        <w:rPr>
          <w:rFonts w:ascii="Times New Roman" w:hAnsi="Times New Roman" w:cs="Times New Roman"/>
          <w:b/>
          <w:bCs/>
        </w:rPr>
        <w:br/>
      </w:r>
      <w:r w:rsidRPr="007C30DC">
        <w:rPr>
          <w:rFonts w:ascii="Times New Roman" w:hAnsi="Times New Roman" w:cs="Times New Roman"/>
          <w:b/>
          <w:bCs/>
        </w:rPr>
        <w:br/>
        <w:t>Preparing for resubmission</w:t>
      </w:r>
    </w:p>
    <w:p w14:paraId="67B01176" w14:textId="622FB2E1"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AEE4DEF" w14:textId="77777777" w:rsidR="00EF2724" w:rsidRDefault="00EF2724" w:rsidP="007C30DC">
      <w:pPr>
        <w:jc w:val="both"/>
        <w:rPr>
          <w:rFonts w:ascii="Times New Roman" w:hAnsi="Times New Roman" w:cs="Times New Roman"/>
          <w:b/>
          <w:bCs/>
        </w:rPr>
      </w:pPr>
    </w:p>
    <w:p w14:paraId="0330AEC2" w14:textId="77777777" w:rsidR="00EF2724" w:rsidRPr="00E3638F" w:rsidRDefault="00EF2724" w:rsidP="00EF2724">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15309049" w14:textId="77777777" w:rsidR="007C30DC" w:rsidRDefault="007C30DC" w:rsidP="007C30DC">
      <w:pPr>
        <w:jc w:val="both"/>
        <w:rPr>
          <w:rFonts w:ascii="Times New Roman" w:hAnsi="Times New Roman" w:cs="Times New Roman"/>
          <w:b/>
          <w:bCs/>
        </w:rPr>
      </w:pPr>
    </w:p>
    <w:p w14:paraId="6E1A19E5"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14. Submit versions of the manuscript with and without your changes displayed.</w:t>
      </w:r>
    </w:p>
    <w:p w14:paraId="5B11F2CE" w14:textId="21C23965" w:rsidR="007C30DC" w:rsidRDefault="007C30DC" w:rsidP="007C30DC">
      <w:pPr>
        <w:jc w:val="both"/>
        <w:rPr>
          <w:rFonts w:ascii="Times New Roman" w:hAnsi="Times New Roman" w:cs="Times New Roman"/>
          <w:b/>
          <w:bCs/>
        </w:rPr>
      </w:pPr>
    </w:p>
    <w:p w14:paraId="075EAA8F" w14:textId="77777777" w:rsidR="00B173A9" w:rsidRPr="00E3638F" w:rsidRDefault="00B173A9" w:rsidP="00B173A9">
      <w:pPr>
        <w:jc w:val="both"/>
        <w:rPr>
          <w:rFonts w:ascii="Times New Roman" w:hAnsi="Times New Roman" w:cs="Times New Roman"/>
          <w:b/>
          <w:bCs/>
          <w:lang w:val="en-US"/>
        </w:rPr>
      </w:pPr>
      <w:r w:rsidRPr="00E3638F">
        <w:rPr>
          <w:rFonts w:ascii="Times New Roman" w:hAnsi="Times New Roman" w:cs="Times New Roman"/>
          <w:lang w:val="en-US"/>
        </w:rPr>
        <w:t>We have submitted clean and tracked versions of the revised manuscript.</w:t>
      </w:r>
    </w:p>
    <w:p w14:paraId="087592D6" w14:textId="77777777" w:rsidR="00B173A9" w:rsidRDefault="00B173A9" w:rsidP="007C30DC">
      <w:pPr>
        <w:jc w:val="both"/>
        <w:rPr>
          <w:rFonts w:ascii="Times New Roman" w:hAnsi="Times New Roman" w:cs="Times New Roman"/>
          <w:b/>
          <w:bCs/>
        </w:rPr>
      </w:pPr>
    </w:p>
    <w:p w14:paraId="0BF2A03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 xml:space="preserve">15. Supplementary Digital Content should be submitted as a single PDF file, and you should use our convention - e.g. </w:t>
      </w:r>
      <w:proofErr w:type="spellStart"/>
      <w:r w:rsidRPr="007C30DC">
        <w:rPr>
          <w:rFonts w:ascii="Times New Roman" w:hAnsi="Times New Roman" w:cs="Times New Roman"/>
          <w:b/>
          <w:bCs/>
        </w:rPr>
        <w:t>eFigure</w:t>
      </w:r>
      <w:proofErr w:type="spellEnd"/>
      <w:r w:rsidRPr="007C30DC">
        <w:rPr>
          <w:rFonts w:ascii="Times New Roman" w:hAnsi="Times New Roman" w:cs="Times New Roman"/>
          <w:b/>
          <w:bCs/>
        </w:rPr>
        <w:t xml:space="preserve"> 1, </w:t>
      </w:r>
      <w:proofErr w:type="spellStart"/>
      <w:r w:rsidRPr="007C30DC">
        <w:rPr>
          <w:rFonts w:ascii="Times New Roman" w:hAnsi="Times New Roman" w:cs="Times New Roman"/>
          <w:b/>
          <w:bCs/>
        </w:rPr>
        <w:t>eAppendix</w:t>
      </w:r>
      <w:proofErr w:type="spellEnd"/>
      <w:r w:rsidRPr="007C30DC">
        <w:rPr>
          <w:rFonts w:ascii="Times New Roman" w:hAnsi="Times New Roman" w:cs="Times New Roman"/>
          <w:b/>
          <w:bCs/>
        </w:rPr>
        <w:t xml:space="preserve"> 2 - to label and refer to online content.</w:t>
      </w:r>
    </w:p>
    <w:p w14:paraId="1F9E789F" w14:textId="7F15047C" w:rsidR="007C30DC" w:rsidRDefault="007C30DC" w:rsidP="007C30DC">
      <w:pPr>
        <w:jc w:val="both"/>
        <w:rPr>
          <w:rFonts w:ascii="Times New Roman" w:hAnsi="Times New Roman" w:cs="Times New Roman"/>
          <w:b/>
          <w:bCs/>
        </w:rPr>
      </w:pPr>
    </w:p>
    <w:p w14:paraId="6E71FECA" w14:textId="77777777" w:rsidR="00B173A9" w:rsidRPr="00E3638F" w:rsidRDefault="00B173A9" w:rsidP="00B173A9">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44CA11B9" w14:textId="77777777" w:rsidR="00B173A9" w:rsidRDefault="00B173A9" w:rsidP="007C30DC">
      <w:pPr>
        <w:jc w:val="both"/>
        <w:rPr>
          <w:rFonts w:ascii="Times New Roman" w:hAnsi="Times New Roman" w:cs="Times New Roman"/>
          <w:b/>
          <w:bCs/>
        </w:rPr>
      </w:pPr>
    </w:p>
    <w:p w14:paraId="49A98ECD" w14:textId="4CF28CFB" w:rsidR="007C30DC" w:rsidRDefault="007C30DC" w:rsidP="007C30DC">
      <w:pPr>
        <w:jc w:val="both"/>
        <w:rPr>
          <w:rFonts w:ascii="Times New Roman" w:hAnsi="Times New Roman" w:cs="Times New Roman"/>
          <w:b/>
          <w:bCs/>
        </w:rPr>
      </w:pPr>
      <w:r w:rsidRPr="007C30DC">
        <w:rPr>
          <w:rFonts w:ascii="Times New Roman" w:hAnsi="Times New Roman" w:cs="Times New Roman"/>
          <w:b/>
          <w:bCs/>
        </w:rPr>
        <w:t>16. Authors should submit copies of any closely related manuscripts (published, in press, or under review).</w:t>
      </w:r>
    </w:p>
    <w:p w14:paraId="10175114" w14:textId="698E2236" w:rsidR="00B326CB" w:rsidRDefault="00B326CB" w:rsidP="007C30DC">
      <w:pPr>
        <w:jc w:val="both"/>
        <w:rPr>
          <w:rFonts w:ascii="Times New Roman" w:hAnsi="Times New Roman" w:cs="Times New Roman"/>
          <w:b/>
          <w:bCs/>
        </w:rPr>
      </w:pPr>
    </w:p>
    <w:p w14:paraId="0CC3696E" w14:textId="60609C16" w:rsidR="00B326CB" w:rsidRPr="00B326CB" w:rsidRDefault="00B326CB" w:rsidP="007C30DC">
      <w:pPr>
        <w:jc w:val="both"/>
        <w:rPr>
          <w:rFonts w:ascii="Times New Roman" w:hAnsi="Times New Roman" w:cs="Times New Roman"/>
          <w:lang w:val="en-US"/>
        </w:rPr>
      </w:pPr>
      <w:r>
        <w:rPr>
          <w:rFonts w:ascii="Times New Roman" w:hAnsi="Times New Roman" w:cs="Times New Roman"/>
          <w:lang w:val="en-US"/>
        </w:rPr>
        <w:t>As discussed with the Editors, we are incorporating the Nunez et al. paper into our submission.</w:t>
      </w:r>
    </w:p>
    <w:p w14:paraId="66D47F23" w14:textId="77777777" w:rsidR="007C30DC" w:rsidRDefault="007C30DC" w:rsidP="007C30DC">
      <w:pPr>
        <w:jc w:val="both"/>
        <w:rPr>
          <w:rFonts w:ascii="Times New Roman" w:hAnsi="Times New Roman" w:cs="Times New Roman"/>
          <w:b/>
          <w:bCs/>
        </w:rPr>
      </w:pPr>
    </w:p>
    <w:p w14:paraId="542EB907" w14:textId="48B91599"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17. Please revisit information about page charges and </w:t>
      </w:r>
      <w:proofErr w:type="spellStart"/>
      <w:r w:rsidRPr="007C30DC">
        <w:rPr>
          <w:rFonts w:ascii="Times New Roman" w:hAnsi="Times New Roman" w:cs="Times New Roman"/>
          <w:b/>
          <w:bCs/>
        </w:rPr>
        <w:t>color</w:t>
      </w:r>
      <w:proofErr w:type="spellEnd"/>
      <w:r w:rsidRPr="007C30DC">
        <w:rPr>
          <w:rFonts w:ascii="Times New Roman" w:hAnsi="Times New Roman" w:cs="Times New Roman"/>
          <w:b/>
          <w:bCs/>
        </w:rPr>
        <w:t xml:space="preserve"> printing charges available in the Instructions for Authors, which are posted at </w:t>
      </w:r>
      <w:hyperlink r:id="rId10" w:history="1">
        <w:r w:rsidRPr="007C30DC">
          <w:rPr>
            <w:rStyle w:val="Hyperlink"/>
            <w:rFonts w:ascii="Times New Roman" w:hAnsi="Times New Roman" w:cs="Times New Roman"/>
            <w:b/>
            <w:bCs/>
          </w:rPr>
          <w:t>http://edmgr.ovid.com/epid/accounts/ifauth.htm</w:t>
        </w:r>
      </w:hyperlink>
      <w:r w:rsidRPr="007C30DC">
        <w:rPr>
          <w:rFonts w:ascii="Times New Roman" w:hAnsi="Times New Roman" w:cs="Times New Roman"/>
          <w:b/>
          <w:bCs/>
        </w:rPr>
        <w:t> .</w:t>
      </w:r>
    </w:p>
    <w:p w14:paraId="7F7E5742" w14:textId="77777777" w:rsidR="001C7DE7" w:rsidRDefault="001C7DE7" w:rsidP="007C30DC">
      <w:pPr>
        <w:jc w:val="both"/>
        <w:rPr>
          <w:rFonts w:ascii="Times New Roman" w:hAnsi="Times New Roman" w:cs="Times New Roman"/>
          <w:b/>
          <w:bCs/>
        </w:rPr>
      </w:pPr>
    </w:p>
    <w:p w14:paraId="2CE68686" w14:textId="77777777" w:rsidR="001C7DE7" w:rsidRPr="00E3638F" w:rsidRDefault="001C7DE7" w:rsidP="001C7DE7">
      <w:pPr>
        <w:jc w:val="both"/>
        <w:rPr>
          <w:rFonts w:ascii="Times New Roman" w:hAnsi="Times New Roman" w:cs="Times New Roman"/>
          <w:lang w:val="en-US"/>
        </w:rPr>
      </w:pPr>
      <w:r w:rsidRPr="00E3638F">
        <w:rPr>
          <w:rFonts w:ascii="Times New Roman" w:hAnsi="Times New Roman" w:cs="Times New Roman"/>
          <w:lang w:val="en-US"/>
        </w:rPr>
        <w:t>We acknowledge the charges on the link provided.</w:t>
      </w:r>
    </w:p>
    <w:p w14:paraId="1CB43C33" w14:textId="77777777" w:rsidR="007C30DC" w:rsidRDefault="007C30DC" w:rsidP="007C30DC">
      <w:pPr>
        <w:jc w:val="both"/>
        <w:rPr>
          <w:rFonts w:ascii="Times New Roman" w:hAnsi="Times New Roman" w:cs="Times New Roman"/>
          <w:b/>
          <w:bCs/>
        </w:rPr>
      </w:pPr>
    </w:p>
    <w:p w14:paraId="7670C542" w14:textId="77777777" w:rsidR="001C7DE7" w:rsidRDefault="007C30DC" w:rsidP="007C30DC">
      <w:pPr>
        <w:jc w:val="both"/>
        <w:rPr>
          <w:rFonts w:ascii="Times New Roman" w:hAnsi="Times New Roman" w:cs="Times New Roman"/>
          <w:b/>
          <w:bCs/>
        </w:rPr>
      </w:pPr>
      <w:r w:rsidRPr="007C30DC">
        <w:rPr>
          <w:rFonts w:ascii="Times New Roman" w:hAnsi="Times New Roman" w:cs="Times New Roman"/>
          <w:b/>
          <w:bCs/>
        </w:rPr>
        <w:t>18. We request that the complete revised manuscript (with all tables and figures) be completed by 14 Sep 2022. If you are not able to meet this deadline, please notify the editorial office.</w:t>
      </w:r>
    </w:p>
    <w:p w14:paraId="15C6F085" w14:textId="77777777" w:rsidR="00C13FA0" w:rsidRDefault="00C13FA0" w:rsidP="007C30DC">
      <w:pPr>
        <w:jc w:val="both"/>
        <w:rPr>
          <w:rFonts w:ascii="Times New Roman" w:hAnsi="Times New Roman" w:cs="Times New Roman"/>
          <w:b/>
          <w:bCs/>
        </w:rPr>
      </w:pPr>
    </w:p>
    <w:p w14:paraId="0C05E98C" w14:textId="3E87CEF2" w:rsidR="00C13FA0" w:rsidRPr="00E3638F" w:rsidRDefault="00C13FA0" w:rsidP="00C13FA0">
      <w:pPr>
        <w:jc w:val="both"/>
        <w:rPr>
          <w:rFonts w:ascii="Times New Roman" w:hAnsi="Times New Roman" w:cs="Times New Roman"/>
          <w:lang w:val="en-US"/>
        </w:rPr>
      </w:pPr>
      <w:r w:rsidRPr="00E3638F">
        <w:rPr>
          <w:rFonts w:ascii="Times New Roman" w:hAnsi="Times New Roman" w:cs="Times New Roman"/>
          <w:lang w:val="en-US"/>
        </w:rPr>
        <w:t xml:space="preserve">We have submitted before </w:t>
      </w:r>
      <w:r>
        <w:rPr>
          <w:rFonts w:ascii="Times New Roman" w:hAnsi="Times New Roman" w:cs="Times New Roman"/>
          <w:lang w:val="en-US"/>
        </w:rPr>
        <w:t>14</w:t>
      </w:r>
      <w:r w:rsidRPr="00C13FA0">
        <w:rPr>
          <w:rFonts w:ascii="Times New Roman" w:hAnsi="Times New Roman" w:cs="Times New Roman"/>
          <w:vertAlign w:val="superscript"/>
          <w:lang w:val="en-US"/>
        </w:rPr>
        <w:t>th</w:t>
      </w:r>
      <w:r w:rsidRPr="00E3638F">
        <w:rPr>
          <w:rFonts w:ascii="Times New Roman" w:hAnsi="Times New Roman" w:cs="Times New Roman"/>
          <w:lang w:val="en-US"/>
        </w:rPr>
        <w:t xml:space="preserve"> </w:t>
      </w:r>
      <w:r>
        <w:rPr>
          <w:rFonts w:ascii="Times New Roman" w:hAnsi="Times New Roman" w:cs="Times New Roman"/>
          <w:lang w:val="en-US"/>
        </w:rPr>
        <w:t xml:space="preserve">September </w:t>
      </w:r>
      <w:r w:rsidRPr="00E3638F">
        <w:rPr>
          <w:rFonts w:ascii="Times New Roman" w:hAnsi="Times New Roman" w:cs="Times New Roman"/>
          <w:lang w:val="en-US"/>
        </w:rPr>
        <w:t>2022.</w:t>
      </w:r>
    </w:p>
    <w:p w14:paraId="42DDE3CF" w14:textId="77777777" w:rsidR="007A3D26" w:rsidRDefault="007C30DC" w:rsidP="007C30DC">
      <w:pPr>
        <w:jc w:val="both"/>
        <w:rPr>
          <w:rFonts w:ascii="Times New Roman" w:hAnsi="Times New Roman" w:cs="Times New Roman"/>
          <w:b/>
          <w:bCs/>
        </w:rPr>
      </w:pPr>
      <w:r w:rsidRPr="007C30DC">
        <w:rPr>
          <w:rFonts w:ascii="Times New Roman" w:hAnsi="Times New Roman" w:cs="Times New Roman"/>
          <w:b/>
          <w:bCs/>
        </w:rPr>
        <w:br/>
        <w:t>Resubmitting via Editorial Manager</w:t>
      </w:r>
    </w:p>
    <w:p w14:paraId="56498794" w14:textId="0FB23668"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9. Log-in to Editorial Manager as an author using the credentials above.</w:t>
      </w:r>
    </w:p>
    <w:p w14:paraId="493CFF11"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0. Click on the "Submissions Needing Revision" link.</w:t>
      </w:r>
    </w:p>
    <w:p w14:paraId="720AED65"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1. To view the previous decision letter and reviewer comments, please click the blue</w:t>
      </w:r>
    </w:p>
    <w:p w14:paraId="5BADB17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decision term listed under the View Decision menu.</w:t>
      </w:r>
    </w:p>
    <w:p w14:paraId="21C3B446"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2. If you would like to download the previous manuscript to make revisions, click on "Download Files" under the Action menu.</w:t>
      </w:r>
    </w:p>
    <w:p w14:paraId="3232338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3. To begin the resubmission: Click "Submit Revision" under the Action menu.</w:t>
      </w:r>
    </w:p>
    <w:p w14:paraId="604ADB5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4. Proof each screen to ensure the information is still correct (the Title, Authors, etc.), then click Next at the bottom of each page.</w:t>
      </w:r>
    </w:p>
    <w:p w14:paraId="24763E4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5. On the Attach Files screen, select each previous submission item that you would like to carry forward to the resubmission.</w:t>
      </w:r>
    </w:p>
    <w:p w14:paraId="5B83D6F1"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6. Upload the revised versions of the main text (with and without tracked changes), and order them with the highlighted version first.</w:t>
      </w:r>
    </w:p>
    <w:p w14:paraId="1430995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7. Upload the point-by-point reply to review.</w:t>
      </w:r>
    </w:p>
    <w:p w14:paraId="64F83984"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8. When you are finished uploading, please click Next.</w:t>
      </w:r>
    </w:p>
    <w:p w14:paraId="6C3CD5CB"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9. Click "Build PDF for My Approval."</w:t>
      </w:r>
    </w:p>
    <w:p w14:paraId="67431022"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0. Click "Go to Submissions Waiting for Author’s Approval."</w:t>
      </w:r>
    </w:p>
    <w:p w14:paraId="5012BCCD"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0F3FC0E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2. If you find problems with the manuscript, click "Edit Submission" from the Action menu. Make the required changes, and begin again at the file uploads.</w:t>
      </w:r>
    </w:p>
    <w:p w14:paraId="2745972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3. Once the submission is complete and acceptable, click "Approve Submission" from the Action menu.</w:t>
      </w:r>
    </w:p>
    <w:p w14:paraId="77555470" w14:textId="5F8FB5FD" w:rsidR="007C30DC" w:rsidRP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34. If you have difficulty with these procedures, you may send questions to </w:t>
      </w:r>
      <w:hyperlink r:id="rId11" w:history="1">
        <w:r w:rsidRPr="007C30DC">
          <w:rPr>
            <w:rStyle w:val="Hyperlink"/>
            <w:rFonts w:ascii="Times New Roman" w:hAnsi="Times New Roman" w:cs="Times New Roman"/>
            <w:b/>
            <w:bCs/>
          </w:rPr>
          <w:t>timothy.lash@epidemiology-journal.com</w:t>
        </w:r>
      </w:hyperlink>
      <w:r w:rsidRPr="007C30DC">
        <w:rPr>
          <w:rFonts w:ascii="Times New Roman" w:hAnsi="Times New Roman" w:cs="Times New Roman"/>
          <w:b/>
          <w:bCs/>
        </w:rPr>
        <w:t>.</w:t>
      </w:r>
    </w:p>
    <w:p w14:paraId="1F954087" w14:textId="77777777" w:rsidR="007C30DC" w:rsidRPr="007C30DC" w:rsidRDefault="007C30DC" w:rsidP="007C30DC">
      <w:pPr>
        <w:jc w:val="both"/>
        <w:rPr>
          <w:rFonts w:ascii="Times New Roman" w:hAnsi="Times New Roman" w:cs="Times New Roman"/>
          <w:b/>
          <w:bCs/>
        </w:rPr>
      </w:pPr>
    </w:p>
    <w:p w14:paraId="2D61D2BA" w14:textId="77777777" w:rsidR="007A3D26" w:rsidRPr="00E3638F" w:rsidRDefault="007A3D26" w:rsidP="007A3D26">
      <w:pPr>
        <w:jc w:val="both"/>
        <w:rPr>
          <w:rFonts w:ascii="Times New Roman" w:hAnsi="Times New Roman" w:cs="Times New Roman"/>
          <w:lang w:val="en-US"/>
        </w:rPr>
      </w:pPr>
      <w:r w:rsidRPr="00E3638F">
        <w:rPr>
          <w:rFonts w:ascii="Times New Roman" w:hAnsi="Times New Roman" w:cs="Times New Roman"/>
          <w:lang w:val="en-US"/>
        </w:rPr>
        <w:t>Thank you for the resubmission instructions. We have followed them.</w:t>
      </w:r>
    </w:p>
    <w:p w14:paraId="3D893516" w14:textId="77777777" w:rsidR="007C30DC" w:rsidRDefault="007C30DC" w:rsidP="00B45B6C">
      <w:pPr>
        <w:jc w:val="both"/>
        <w:rPr>
          <w:rFonts w:ascii="Times New Roman" w:hAnsi="Times New Roman" w:cs="Times New Roman"/>
          <w:b/>
          <w:bCs/>
          <w:lang w:val="en-US"/>
        </w:rPr>
      </w:pPr>
    </w:p>
    <w:p w14:paraId="7CA61395" w14:textId="77777777" w:rsidR="007C30DC" w:rsidRDefault="007C30DC" w:rsidP="00B45B6C">
      <w:pPr>
        <w:jc w:val="both"/>
        <w:rPr>
          <w:rFonts w:ascii="Times New Roman" w:hAnsi="Times New Roman" w:cs="Times New Roman"/>
          <w:b/>
          <w:bCs/>
          <w:lang w:val="en-US"/>
        </w:rPr>
      </w:pPr>
    </w:p>
    <w:p w14:paraId="21304322" w14:textId="77777777" w:rsidR="007E13E1" w:rsidRDefault="007E13E1">
      <w:pPr>
        <w:rPr>
          <w:rFonts w:ascii="Times New Roman" w:hAnsi="Times New Roman" w:cs="Times New Roman"/>
          <w:b/>
          <w:bCs/>
          <w:lang w:val="en-US"/>
        </w:rPr>
      </w:pPr>
      <w:r>
        <w:rPr>
          <w:rFonts w:ascii="Times New Roman" w:hAnsi="Times New Roman" w:cs="Times New Roman"/>
          <w:b/>
          <w:bCs/>
          <w:lang w:val="en-US"/>
        </w:rPr>
        <w:br w:type="page"/>
      </w:r>
    </w:p>
    <w:p w14:paraId="3377DD83" w14:textId="04AAA2B2" w:rsidR="00C16BDD" w:rsidRPr="00E3638F" w:rsidRDefault="004A2BF7"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ferences</w:t>
      </w:r>
    </w:p>
    <w:p w14:paraId="3D9EC4B4" w14:textId="0EECFACB" w:rsidR="004A2BF7" w:rsidRPr="00E3638F" w:rsidRDefault="004A2BF7" w:rsidP="00B45B6C">
      <w:pPr>
        <w:jc w:val="both"/>
        <w:rPr>
          <w:rFonts w:ascii="Times New Roman" w:hAnsi="Times New Roman" w:cs="Times New Roman"/>
          <w:b/>
          <w:bCs/>
          <w:lang w:val="en-US"/>
        </w:rPr>
      </w:pPr>
    </w:p>
    <w:p w14:paraId="50250214" w14:textId="6572F98A" w:rsidR="00F66C98" w:rsidRPr="00E3638F" w:rsidRDefault="005332E5" w:rsidP="00F66C98">
      <w:pPr>
        <w:pStyle w:val="Bibliography"/>
        <w:rPr>
          <w:rFonts w:ascii="Times New Roman" w:hAnsi="Times New Roman" w:cs="Times New Roman"/>
          <w:lang w:val="en-US"/>
        </w:rPr>
      </w:pPr>
      <w:r w:rsidRPr="00E3638F">
        <w:rPr>
          <w:noProof/>
          <w:lang w:val="en-US"/>
        </w:rPr>
        <w:fldChar w:fldCharType="begin"/>
      </w:r>
      <w:r w:rsidR="00F66C98" w:rsidRPr="00E3638F">
        <w:rPr>
          <w:noProof/>
          <w:lang w:val="en-US"/>
        </w:rPr>
        <w:instrText xml:space="preserve"> ADDIN ZOTERO_BIBL {"uncited":[],"omitted":[],"custom":[]} CSL_BIBLIOGRAPHY </w:instrText>
      </w:r>
      <w:r w:rsidRPr="00E3638F">
        <w:rPr>
          <w:noProof/>
          <w:lang w:val="en-US"/>
        </w:rPr>
        <w:fldChar w:fldCharType="separate"/>
      </w:r>
      <w:r w:rsidR="00F66C98" w:rsidRPr="00E3638F">
        <w:rPr>
          <w:rFonts w:ascii="Times New Roman" w:hAnsi="Times New Roman" w:cs="Times New Roman"/>
          <w:lang w:val="en-US"/>
        </w:rPr>
        <w:t xml:space="preserve">Brandt, J, JH Christensen, LM Frohn, and R Berkowicz. 2003. ‘Air Pollution Forecasting from Regional to Urban Street Scale—-Implementation and Validation for Two Cities in Denmark’. </w:t>
      </w:r>
      <w:r w:rsidR="00F66C98" w:rsidRPr="00E3638F">
        <w:rPr>
          <w:rFonts w:ascii="Times New Roman" w:hAnsi="Times New Roman" w:cs="Times New Roman"/>
          <w:i/>
          <w:iCs/>
          <w:lang w:val="en-US"/>
        </w:rPr>
        <w:t>Physics and Chemistry of the Earth, Parts A/B/C</w:t>
      </w:r>
      <w:r w:rsidR="00F66C98" w:rsidRPr="00E3638F">
        <w:rPr>
          <w:rFonts w:ascii="Times New Roman" w:hAnsi="Times New Roman" w:cs="Times New Roman"/>
          <w:lang w:val="en-US"/>
        </w:rPr>
        <w:t xml:space="preserve"> 28 (8): 335–44.</w:t>
      </w:r>
    </w:p>
    <w:p w14:paraId="36CD8F5C"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randt, Jørgen, Jesper H Christensen, Lise M Frohn, Finn Palmgren, Ruwim Berkowicz, and Zahari Zlatev. 2001. ‘Operational Air Pollution Forecasts from European to Local Scale’.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35: S91–98.</w:t>
      </w:r>
    </w:p>
    <w:p w14:paraId="07018AF3"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ucher, Brian T, Jianlin Shi, Robert John Pettit, Jeffrey Ferraro, Wendy W Chapman, and Adi Gundlapalli. 2019. ‘Determination of Marital Status of Patients from Structured and Unstructured Electronic Healthcare Data’. In </w:t>
      </w:r>
      <w:r w:rsidRPr="00E3638F">
        <w:rPr>
          <w:rFonts w:ascii="Times New Roman" w:hAnsi="Times New Roman" w:cs="Times New Roman"/>
          <w:i/>
          <w:iCs/>
          <w:lang w:val="en-US"/>
        </w:rPr>
        <w:t>AMIA Annual Symposium Proceedings</w:t>
      </w:r>
      <w:r w:rsidRPr="00E3638F">
        <w:rPr>
          <w:rFonts w:ascii="Times New Roman" w:hAnsi="Times New Roman" w:cs="Times New Roman"/>
          <w:lang w:val="en-US"/>
        </w:rPr>
        <w:t>, 2019:267. American Medical Informatics Association.</w:t>
      </w:r>
    </w:p>
    <w:p w14:paraId="613C4D8A"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Dickerson, Aisha S, Johnni Hansen, Marianthi-Anna Kioumourtzoglou, Aaron J Specht, Ole Gredal, and Marc G Weisskopf. 2018. ‘Study of Occupation and Amyotrophic Lateral Sclerosis in a Danish Cohort’. </w:t>
      </w:r>
      <w:r w:rsidRPr="00E3638F">
        <w:rPr>
          <w:rFonts w:ascii="Times New Roman" w:hAnsi="Times New Roman" w:cs="Times New Roman"/>
          <w:i/>
          <w:iCs/>
          <w:lang w:val="en-US"/>
        </w:rPr>
        <w:t>Occupational and Environmental Medicine</w:t>
      </w:r>
      <w:r w:rsidRPr="00E3638F">
        <w:rPr>
          <w:rFonts w:ascii="Times New Roman" w:hAnsi="Times New Roman" w:cs="Times New Roman"/>
          <w:lang w:val="en-US"/>
        </w:rPr>
        <w:t xml:space="preserve"> 75 (9): 630–38. https://doi.org/10.1136/oemed-2018-105110.</w:t>
      </w:r>
    </w:p>
    <w:p w14:paraId="617788FD"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264: 118631.</w:t>
      </w:r>
    </w:p>
    <w:p w14:paraId="41CF344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Galvin, Miriam, Rebecca Gaffney, Bernie Corr, Iain Mays, and Orla Hardiman. 2017. ‘From First Symptoms to Diagnosis of Amyotrophic Lateral Sclerosis: Perspectives of an Irish Informal Caregiver Cohort—a Thematic Analysis’. </w:t>
      </w:r>
      <w:r w:rsidRPr="00E3638F">
        <w:rPr>
          <w:rFonts w:ascii="Times New Roman" w:hAnsi="Times New Roman" w:cs="Times New Roman"/>
          <w:i/>
          <w:iCs/>
          <w:lang w:val="en-US"/>
        </w:rPr>
        <w:t>BMJ Open</w:t>
      </w:r>
      <w:r w:rsidRPr="00E3638F">
        <w:rPr>
          <w:rFonts w:ascii="Times New Roman" w:hAnsi="Times New Roman" w:cs="Times New Roman"/>
          <w:lang w:val="en-US"/>
        </w:rPr>
        <w:t xml:space="preserve"> 7 (3). https://doi.org/10.1136/bmjopen-2016-014985.</w:t>
      </w:r>
    </w:p>
    <w:p w14:paraId="4515E7AE"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198: 102–21.</w:t>
      </w:r>
    </w:p>
    <w:p w14:paraId="7465CE2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E3638F">
        <w:rPr>
          <w:rFonts w:ascii="Times New Roman" w:hAnsi="Times New Roman" w:cs="Times New Roman"/>
          <w:i/>
          <w:iCs/>
          <w:lang w:val="en-US"/>
        </w:rPr>
        <w:t>Amyotrophic Lateral Sclerosis and Frontotemporal Degeneration</w:t>
      </w:r>
      <w:r w:rsidRPr="00E3638F">
        <w:rPr>
          <w:rFonts w:ascii="Times New Roman" w:hAnsi="Times New Roman" w:cs="Times New Roman"/>
          <w:lang w:val="en-US"/>
        </w:rPr>
        <w:t xml:space="preserve"> 16 (3–4): 224–29.</w:t>
      </w:r>
    </w:p>
    <w:p w14:paraId="00A2CD7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Mathis, Stéphane, Cyril Goizet, Antoine Soulages, Jean-Michel Vallat, and Gwendal Le Masson. 2019. ‘Genetics of Amyotrophic Lateral Sclerosis: A Review’. </w:t>
      </w:r>
      <w:r w:rsidRPr="00E3638F">
        <w:rPr>
          <w:rFonts w:ascii="Times New Roman" w:hAnsi="Times New Roman" w:cs="Times New Roman"/>
          <w:i/>
          <w:iCs/>
          <w:lang w:val="en-US"/>
        </w:rPr>
        <w:t>Journal of the Neurological Sciences</w:t>
      </w:r>
      <w:r w:rsidRPr="00E3638F">
        <w:rPr>
          <w:rFonts w:ascii="Times New Roman" w:hAnsi="Times New Roman" w:cs="Times New Roman"/>
          <w:lang w:val="en-US"/>
        </w:rPr>
        <w:t xml:space="preserve"> 399: 217–26.</w:t>
      </w:r>
    </w:p>
    <w:p w14:paraId="00B12EA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orman, Rosana E, David O Carpenter, James Scott, Marie Noel Brune, and Peter D Sly. 2013. ‘Environmental Exposures: An Underrecognized Contribution to Noncommunicable Diseases’. </w:t>
      </w:r>
      <w:r w:rsidRPr="00E3638F">
        <w:rPr>
          <w:rFonts w:ascii="Times New Roman" w:hAnsi="Times New Roman" w:cs="Times New Roman"/>
          <w:i/>
          <w:iCs/>
          <w:lang w:val="en-US"/>
        </w:rPr>
        <w:t>Reviews on Environmental Health</w:t>
      </w:r>
      <w:r w:rsidRPr="00E3638F">
        <w:rPr>
          <w:rFonts w:ascii="Times New Roman" w:hAnsi="Times New Roman" w:cs="Times New Roman"/>
          <w:lang w:val="en-US"/>
        </w:rPr>
        <w:t xml:space="preserve"> 28 (1): 59–65.</w:t>
      </w:r>
    </w:p>
    <w:p w14:paraId="285800D5"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uvolone, Daniela, Davide Petri, and Fabio Voller. 2018. ‘The Effects of Ozone on Human Health’. </w:t>
      </w:r>
      <w:r w:rsidRPr="00E3638F">
        <w:rPr>
          <w:rFonts w:ascii="Times New Roman" w:hAnsi="Times New Roman" w:cs="Times New Roman"/>
          <w:i/>
          <w:iCs/>
          <w:lang w:val="en-US"/>
        </w:rPr>
        <w:t>Environmental Science and Pollution Research</w:t>
      </w:r>
      <w:r w:rsidRPr="00E3638F">
        <w:rPr>
          <w:rFonts w:ascii="Times New Roman" w:hAnsi="Times New Roman" w:cs="Times New Roman"/>
          <w:lang w:val="en-US"/>
        </w:rPr>
        <w:t xml:space="preserve"> 25 (9): 8074–88.</w:t>
      </w:r>
    </w:p>
    <w:p w14:paraId="5324BEE2"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Oskarsson, Björn, D Kevin Horton, and Hiroshi Mitsumoto. 2015. ‘Potential Environmental Factors in Amyotrophic Lateral Sclerosis’. </w:t>
      </w:r>
      <w:r w:rsidRPr="00E3638F">
        <w:rPr>
          <w:rFonts w:ascii="Times New Roman" w:hAnsi="Times New Roman" w:cs="Times New Roman"/>
          <w:i/>
          <w:iCs/>
          <w:lang w:val="en-US"/>
        </w:rPr>
        <w:t>Neurologic Clinics</w:t>
      </w:r>
      <w:r w:rsidRPr="00E3638F">
        <w:rPr>
          <w:rFonts w:ascii="Times New Roman" w:hAnsi="Times New Roman" w:cs="Times New Roman"/>
          <w:lang w:val="en-US"/>
        </w:rPr>
        <w:t xml:space="preserve"> 33 (4): 877–88.</w:t>
      </w:r>
    </w:p>
    <w:p w14:paraId="43BBCAF1"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Trabjerg, Betina B, Fleur C Garton, Wouter van Rheenen, Fang Fang, Robert D Henderson, Preben Bo Mortensen, Esben Agerbo, and Naomi R Wray. 2020. ‘ALS in Danish Registries: Heritability and Links to Psychiatric and Cardiovascular Disorders’. </w:t>
      </w:r>
      <w:r w:rsidRPr="00E3638F">
        <w:rPr>
          <w:rFonts w:ascii="Times New Roman" w:hAnsi="Times New Roman" w:cs="Times New Roman"/>
          <w:i/>
          <w:iCs/>
          <w:lang w:val="en-US"/>
        </w:rPr>
        <w:t>Neurology Genetics</w:t>
      </w:r>
      <w:r w:rsidRPr="00E3638F">
        <w:rPr>
          <w:rFonts w:ascii="Times New Roman" w:hAnsi="Times New Roman" w:cs="Times New Roman"/>
          <w:lang w:val="en-US"/>
        </w:rPr>
        <w:t xml:space="preserve"> 6 (2).</w:t>
      </w:r>
    </w:p>
    <w:p w14:paraId="345E0993" w14:textId="1C74C109" w:rsidR="004A2BF7" w:rsidRPr="00E3638F" w:rsidRDefault="005332E5" w:rsidP="009B385A">
      <w:pPr>
        <w:jc w:val="both"/>
        <w:rPr>
          <w:rFonts w:ascii="Times New Roman" w:hAnsi="Times New Roman" w:cs="Times New Roman"/>
          <w:lang w:val="en-US"/>
        </w:rPr>
      </w:pPr>
      <w:r w:rsidRPr="00E3638F">
        <w:rPr>
          <w:rFonts w:ascii="Times New Roman" w:hAnsi="Times New Roman" w:cs="Times New Roman"/>
          <w:noProof/>
          <w:lang w:val="en-US"/>
        </w:rPr>
        <w:fldChar w:fldCharType="end"/>
      </w:r>
    </w:p>
    <w:p w14:paraId="61AC6454" w14:textId="77777777" w:rsidR="00982380" w:rsidRPr="00E3638F" w:rsidRDefault="00982380" w:rsidP="00B45B6C">
      <w:pPr>
        <w:jc w:val="both"/>
        <w:rPr>
          <w:rFonts w:ascii="Times New Roman" w:hAnsi="Times New Roman" w:cs="Times New Roman"/>
          <w:lang w:val="en-US"/>
        </w:rPr>
      </w:pPr>
    </w:p>
    <w:sectPr w:rsidR="00982380" w:rsidRPr="00E3638F" w:rsidSect="0006306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69C13" w14:textId="77777777" w:rsidR="00425F4B" w:rsidRDefault="00425F4B" w:rsidP="00BB0AED">
      <w:r>
        <w:separator/>
      </w:r>
    </w:p>
  </w:endnote>
  <w:endnote w:type="continuationSeparator" w:id="0">
    <w:p w14:paraId="1717CE0A" w14:textId="77777777" w:rsidR="00425F4B" w:rsidRDefault="00425F4B"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E1140" w14:textId="77777777" w:rsidR="00425F4B" w:rsidRDefault="00425F4B" w:rsidP="00BB0AED">
      <w:r>
        <w:separator/>
      </w:r>
    </w:p>
  </w:footnote>
  <w:footnote w:type="continuationSeparator" w:id="0">
    <w:p w14:paraId="0EC8F17A" w14:textId="77777777" w:rsidR="00425F4B" w:rsidRDefault="00425F4B" w:rsidP="00BB0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11E7"/>
    <w:rsid w:val="00012B71"/>
    <w:rsid w:val="00016E7F"/>
    <w:rsid w:val="0002152E"/>
    <w:rsid w:val="0002240F"/>
    <w:rsid w:val="000231F1"/>
    <w:rsid w:val="00024B32"/>
    <w:rsid w:val="00026326"/>
    <w:rsid w:val="00026FE8"/>
    <w:rsid w:val="00027C0F"/>
    <w:rsid w:val="00030360"/>
    <w:rsid w:val="00032206"/>
    <w:rsid w:val="0003232A"/>
    <w:rsid w:val="00032E5A"/>
    <w:rsid w:val="000344A1"/>
    <w:rsid w:val="00035FC2"/>
    <w:rsid w:val="00037BE2"/>
    <w:rsid w:val="0004013E"/>
    <w:rsid w:val="0004122F"/>
    <w:rsid w:val="00042327"/>
    <w:rsid w:val="00042467"/>
    <w:rsid w:val="0004757E"/>
    <w:rsid w:val="00050DAC"/>
    <w:rsid w:val="00053309"/>
    <w:rsid w:val="00053932"/>
    <w:rsid w:val="000543F8"/>
    <w:rsid w:val="000544B8"/>
    <w:rsid w:val="00061B7C"/>
    <w:rsid w:val="00063068"/>
    <w:rsid w:val="00063472"/>
    <w:rsid w:val="0006492C"/>
    <w:rsid w:val="0006547B"/>
    <w:rsid w:val="00065CDB"/>
    <w:rsid w:val="00066037"/>
    <w:rsid w:val="00067851"/>
    <w:rsid w:val="000705C7"/>
    <w:rsid w:val="000713AC"/>
    <w:rsid w:val="00072E4A"/>
    <w:rsid w:val="0007370F"/>
    <w:rsid w:val="00073B0A"/>
    <w:rsid w:val="00075EA4"/>
    <w:rsid w:val="00076F47"/>
    <w:rsid w:val="0008237D"/>
    <w:rsid w:val="0008355E"/>
    <w:rsid w:val="00084349"/>
    <w:rsid w:val="00085CF7"/>
    <w:rsid w:val="00087F0A"/>
    <w:rsid w:val="00087F22"/>
    <w:rsid w:val="000903D4"/>
    <w:rsid w:val="000907D5"/>
    <w:rsid w:val="00091A36"/>
    <w:rsid w:val="00097366"/>
    <w:rsid w:val="000A5ACC"/>
    <w:rsid w:val="000A69A4"/>
    <w:rsid w:val="000A6D0A"/>
    <w:rsid w:val="000A7649"/>
    <w:rsid w:val="000A7B07"/>
    <w:rsid w:val="000B09D0"/>
    <w:rsid w:val="000B31F3"/>
    <w:rsid w:val="000B4827"/>
    <w:rsid w:val="000B4E69"/>
    <w:rsid w:val="000B667A"/>
    <w:rsid w:val="000C16A1"/>
    <w:rsid w:val="000C3297"/>
    <w:rsid w:val="000C3A8F"/>
    <w:rsid w:val="000C55D4"/>
    <w:rsid w:val="000D2400"/>
    <w:rsid w:val="000D2F58"/>
    <w:rsid w:val="000D3D1A"/>
    <w:rsid w:val="000D4DCB"/>
    <w:rsid w:val="000D550B"/>
    <w:rsid w:val="000E00C2"/>
    <w:rsid w:val="000E1046"/>
    <w:rsid w:val="000E1BA9"/>
    <w:rsid w:val="000E4CD5"/>
    <w:rsid w:val="000E637A"/>
    <w:rsid w:val="000F2398"/>
    <w:rsid w:val="000F3E12"/>
    <w:rsid w:val="000F4346"/>
    <w:rsid w:val="000F51F5"/>
    <w:rsid w:val="000F5627"/>
    <w:rsid w:val="000F5724"/>
    <w:rsid w:val="00100139"/>
    <w:rsid w:val="001001B6"/>
    <w:rsid w:val="00100595"/>
    <w:rsid w:val="0010189C"/>
    <w:rsid w:val="00101969"/>
    <w:rsid w:val="00102CB1"/>
    <w:rsid w:val="00103A74"/>
    <w:rsid w:val="00105DC4"/>
    <w:rsid w:val="00106815"/>
    <w:rsid w:val="00106E4A"/>
    <w:rsid w:val="00106EBA"/>
    <w:rsid w:val="00110190"/>
    <w:rsid w:val="0011140B"/>
    <w:rsid w:val="001115CA"/>
    <w:rsid w:val="00113539"/>
    <w:rsid w:val="00113870"/>
    <w:rsid w:val="001172E9"/>
    <w:rsid w:val="00117C40"/>
    <w:rsid w:val="00120272"/>
    <w:rsid w:val="00120E0B"/>
    <w:rsid w:val="00121241"/>
    <w:rsid w:val="00121878"/>
    <w:rsid w:val="001224B2"/>
    <w:rsid w:val="001226B3"/>
    <w:rsid w:val="00123B8E"/>
    <w:rsid w:val="001271A0"/>
    <w:rsid w:val="001304EB"/>
    <w:rsid w:val="00131AA1"/>
    <w:rsid w:val="00132ADC"/>
    <w:rsid w:val="00137235"/>
    <w:rsid w:val="00140568"/>
    <w:rsid w:val="0014117C"/>
    <w:rsid w:val="001413E2"/>
    <w:rsid w:val="00141CA0"/>
    <w:rsid w:val="001424D8"/>
    <w:rsid w:val="00142556"/>
    <w:rsid w:val="00142574"/>
    <w:rsid w:val="00142E67"/>
    <w:rsid w:val="00143058"/>
    <w:rsid w:val="001470EB"/>
    <w:rsid w:val="00147E46"/>
    <w:rsid w:val="00151608"/>
    <w:rsid w:val="00152E4D"/>
    <w:rsid w:val="00155508"/>
    <w:rsid w:val="001559CD"/>
    <w:rsid w:val="001568D9"/>
    <w:rsid w:val="001576FF"/>
    <w:rsid w:val="00157764"/>
    <w:rsid w:val="00157EF4"/>
    <w:rsid w:val="001617E7"/>
    <w:rsid w:val="00161ECD"/>
    <w:rsid w:val="00162528"/>
    <w:rsid w:val="00163F0F"/>
    <w:rsid w:val="00167BDE"/>
    <w:rsid w:val="00170DC8"/>
    <w:rsid w:val="00170F26"/>
    <w:rsid w:val="00174135"/>
    <w:rsid w:val="00174323"/>
    <w:rsid w:val="00175849"/>
    <w:rsid w:val="001768C6"/>
    <w:rsid w:val="00177DEE"/>
    <w:rsid w:val="001806BA"/>
    <w:rsid w:val="00191545"/>
    <w:rsid w:val="0019252E"/>
    <w:rsid w:val="00193450"/>
    <w:rsid w:val="0019766E"/>
    <w:rsid w:val="001977DD"/>
    <w:rsid w:val="001A12F5"/>
    <w:rsid w:val="001A419F"/>
    <w:rsid w:val="001A5CB3"/>
    <w:rsid w:val="001A6C3C"/>
    <w:rsid w:val="001A7C11"/>
    <w:rsid w:val="001B13F2"/>
    <w:rsid w:val="001B564A"/>
    <w:rsid w:val="001B5F18"/>
    <w:rsid w:val="001C2469"/>
    <w:rsid w:val="001C6247"/>
    <w:rsid w:val="001C637C"/>
    <w:rsid w:val="001C7436"/>
    <w:rsid w:val="001C7703"/>
    <w:rsid w:val="001C7DE7"/>
    <w:rsid w:val="001D2511"/>
    <w:rsid w:val="001D2F65"/>
    <w:rsid w:val="001D3411"/>
    <w:rsid w:val="001D4FF6"/>
    <w:rsid w:val="001D702B"/>
    <w:rsid w:val="001E0ABD"/>
    <w:rsid w:val="001E269C"/>
    <w:rsid w:val="001E5193"/>
    <w:rsid w:val="001F0132"/>
    <w:rsid w:val="001F18AD"/>
    <w:rsid w:val="001F4522"/>
    <w:rsid w:val="001F78AA"/>
    <w:rsid w:val="0020109B"/>
    <w:rsid w:val="00203326"/>
    <w:rsid w:val="00204A75"/>
    <w:rsid w:val="00205C38"/>
    <w:rsid w:val="00206DE2"/>
    <w:rsid w:val="00214682"/>
    <w:rsid w:val="00214899"/>
    <w:rsid w:val="00214F31"/>
    <w:rsid w:val="002202CD"/>
    <w:rsid w:val="0022088B"/>
    <w:rsid w:val="00221622"/>
    <w:rsid w:val="00221B1E"/>
    <w:rsid w:val="0022258B"/>
    <w:rsid w:val="00224306"/>
    <w:rsid w:val="0022641D"/>
    <w:rsid w:val="002305DA"/>
    <w:rsid w:val="0023300F"/>
    <w:rsid w:val="002346B2"/>
    <w:rsid w:val="00236644"/>
    <w:rsid w:val="00236DE5"/>
    <w:rsid w:val="00237F50"/>
    <w:rsid w:val="00240785"/>
    <w:rsid w:val="00242901"/>
    <w:rsid w:val="002429FF"/>
    <w:rsid w:val="00245E79"/>
    <w:rsid w:val="0024682C"/>
    <w:rsid w:val="002509DC"/>
    <w:rsid w:val="00250EC9"/>
    <w:rsid w:val="00254970"/>
    <w:rsid w:val="0026196F"/>
    <w:rsid w:val="0026354D"/>
    <w:rsid w:val="002643B5"/>
    <w:rsid w:val="002643B9"/>
    <w:rsid w:val="00265026"/>
    <w:rsid w:val="0027213C"/>
    <w:rsid w:val="002728E6"/>
    <w:rsid w:val="00272B79"/>
    <w:rsid w:val="002745B3"/>
    <w:rsid w:val="00275392"/>
    <w:rsid w:val="002756F0"/>
    <w:rsid w:val="0027571C"/>
    <w:rsid w:val="00275C19"/>
    <w:rsid w:val="002763E7"/>
    <w:rsid w:val="00277393"/>
    <w:rsid w:val="00280077"/>
    <w:rsid w:val="00282596"/>
    <w:rsid w:val="00282FF7"/>
    <w:rsid w:val="0028416B"/>
    <w:rsid w:val="002878A9"/>
    <w:rsid w:val="0029013F"/>
    <w:rsid w:val="002915C6"/>
    <w:rsid w:val="002935E3"/>
    <w:rsid w:val="002941D2"/>
    <w:rsid w:val="00294754"/>
    <w:rsid w:val="00295717"/>
    <w:rsid w:val="002962B0"/>
    <w:rsid w:val="002A014C"/>
    <w:rsid w:val="002A165D"/>
    <w:rsid w:val="002A1769"/>
    <w:rsid w:val="002A6146"/>
    <w:rsid w:val="002A6E8C"/>
    <w:rsid w:val="002B0AAF"/>
    <w:rsid w:val="002B2C74"/>
    <w:rsid w:val="002B3FF5"/>
    <w:rsid w:val="002B4E12"/>
    <w:rsid w:val="002B68D0"/>
    <w:rsid w:val="002B692B"/>
    <w:rsid w:val="002B7E99"/>
    <w:rsid w:val="002C1328"/>
    <w:rsid w:val="002C1E97"/>
    <w:rsid w:val="002C7CA0"/>
    <w:rsid w:val="002C7DFC"/>
    <w:rsid w:val="002D0DC9"/>
    <w:rsid w:val="002D19F4"/>
    <w:rsid w:val="002D1A83"/>
    <w:rsid w:val="002D316C"/>
    <w:rsid w:val="002D3350"/>
    <w:rsid w:val="002D33B3"/>
    <w:rsid w:val="002D3957"/>
    <w:rsid w:val="002D6F62"/>
    <w:rsid w:val="002E0C7E"/>
    <w:rsid w:val="002E4ADE"/>
    <w:rsid w:val="002E607E"/>
    <w:rsid w:val="002E6D2E"/>
    <w:rsid w:val="002F03EE"/>
    <w:rsid w:val="002F21CC"/>
    <w:rsid w:val="002F5BE2"/>
    <w:rsid w:val="00300286"/>
    <w:rsid w:val="003013EF"/>
    <w:rsid w:val="00302F88"/>
    <w:rsid w:val="00303E7C"/>
    <w:rsid w:val="00304D90"/>
    <w:rsid w:val="00306A9E"/>
    <w:rsid w:val="00306CDF"/>
    <w:rsid w:val="00310EE7"/>
    <w:rsid w:val="00311180"/>
    <w:rsid w:val="00311D5B"/>
    <w:rsid w:val="0031336F"/>
    <w:rsid w:val="0031604E"/>
    <w:rsid w:val="0031699C"/>
    <w:rsid w:val="00316B30"/>
    <w:rsid w:val="00316D64"/>
    <w:rsid w:val="0031716A"/>
    <w:rsid w:val="003211D7"/>
    <w:rsid w:val="003226AD"/>
    <w:rsid w:val="00323016"/>
    <w:rsid w:val="00324896"/>
    <w:rsid w:val="0032656F"/>
    <w:rsid w:val="00326C83"/>
    <w:rsid w:val="0033014F"/>
    <w:rsid w:val="00330220"/>
    <w:rsid w:val="00332929"/>
    <w:rsid w:val="00332B6B"/>
    <w:rsid w:val="00333496"/>
    <w:rsid w:val="0034093F"/>
    <w:rsid w:val="003455D1"/>
    <w:rsid w:val="00347946"/>
    <w:rsid w:val="003501C3"/>
    <w:rsid w:val="00350BCB"/>
    <w:rsid w:val="00351064"/>
    <w:rsid w:val="00351896"/>
    <w:rsid w:val="00351D36"/>
    <w:rsid w:val="00351E5C"/>
    <w:rsid w:val="00352489"/>
    <w:rsid w:val="00354A84"/>
    <w:rsid w:val="003552E6"/>
    <w:rsid w:val="00356377"/>
    <w:rsid w:val="0035746E"/>
    <w:rsid w:val="00362D2C"/>
    <w:rsid w:val="0036406A"/>
    <w:rsid w:val="00366AAE"/>
    <w:rsid w:val="003711E9"/>
    <w:rsid w:val="00372DAD"/>
    <w:rsid w:val="00374C6E"/>
    <w:rsid w:val="00375895"/>
    <w:rsid w:val="00375E90"/>
    <w:rsid w:val="00377675"/>
    <w:rsid w:val="00381754"/>
    <w:rsid w:val="00385D44"/>
    <w:rsid w:val="00386698"/>
    <w:rsid w:val="0039125F"/>
    <w:rsid w:val="00392A73"/>
    <w:rsid w:val="003939C1"/>
    <w:rsid w:val="00394E81"/>
    <w:rsid w:val="00397559"/>
    <w:rsid w:val="003A2842"/>
    <w:rsid w:val="003B1AD6"/>
    <w:rsid w:val="003B662B"/>
    <w:rsid w:val="003C1580"/>
    <w:rsid w:val="003C2566"/>
    <w:rsid w:val="003C344C"/>
    <w:rsid w:val="003C5AE0"/>
    <w:rsid w:val="003D3946"/>
    <w:rsid w:val="003D3E7C"/>
    <w:rsid w:val="003D5416"/>
    <w:rsid w:val="003D5589"/>
    <w:rsid w:val="003D7F61"/>
    <w:rsid w:val="003E098F"/>
    <w:rsid w:val="003E2403"/>
    <w:rsid w:val="003E480A"/>
    <w:rsid w:val="003E544E"/>
    <w:rsid w:val="003E5C75"/>
    <w:rsid w:val="003E7461"/>
    <w:rsid w:val="003E74E9"/>
    <w:rsid w:val="003F12E0"/>
    <w:rsid w:val="003F2024"/>
    <w:rsid w:val="003F477F"/>
    <w:rsid w:val="003F562A"/>
    <w:rsid w:val="003F59FF"/>
    <w:rsid w:val="003F68BC"/>
    <w:rsid w:val="003F7BB8"/>
    <w:rsid w:val="00401E16"/>
    <w:rsid w:val="00405309"/>
    <w:rsid w:val="00405E88"/>
    <w:rsid w:val="00407697"/>
    <w:rsid w:val="00407783"/>
    <w:rsid w:val="00407AEF"/>
    <w:rsid w:val="00413B0E"/>
    <w:rsid w:val="00413EDA"/>
    <w:rsid w:val="0041514D"/>
    <w:rsid w:val="00415467"/>
    <w:rsid w:val="0041616F"/>
    <w:rsid w:val="00422E82"/>
    <w:rsid w:val="00423F63"/>
    <w:rsid w:val="004243FB"/>
    <w:rsid w:val="00425E7A"/>
    <w:rsid w:val="00425F4B"/>
    <w:rsid w:val="00433E26"/>
    <w:rsid w:val="00434504"/>
    <w:rsid w:val="00434698"/>
    <w:rsid w:val="004352EC"/>
    <w:rsid w:val="00436025"/>
    <w:rsid w:val="00436AFC"/>
    <w:rsid w:val="00437507"/>
    <w:rsid w:val="00440007"/>
    <w:rsid w:val="004415BA"/>
    <w:rsid w:val="004421AF"/>
    <w:rsid w:val="00442ED0"/>
    <w:rsid w:val="004441B0"/>
    <w:rsid w:val="00445548"/>
    <w:rsid w:val="00445D6C"/>
    <w:rsid w:val="00446E3F"/>
    <w:rsid w:val="00447E4E"/>
    <w:rsid w:val="00447F59"/>
    <w:rsid w:val="00450080"/>
    <w:rsid w:val="00450EBE"/>
    <w:rsid w:val="00454610"/>
    <w:rsid w:val="00454B7C"/>
    <w:rsid w:val="004570CD"/>
    <w:rsid w:val="0046097C"/>
    <w:rsid w:val="00461240"/>
    <w:rsid w:val="0046364C"/>
    <w:rsid w:val="004651C9"/>
    <w:rsid w:val="00465B68"/>
    <w:rsid w:val="00467B28"/>
    <w:rsid w:val="004703BC"/>
    <w:rsid w:val="004717E6"/>
    <w:rsid w:val="00471919"/>
    <w:rsid w:val="004726AB"/>
    <w:rsid w:val="004754B0"/>
    <w:rsid w:val="00475C8D"/>
    <w:rsid w:val="00475D60"/>
    <w:rsid w:val="004761E3"/>
    <w:rsid w:val="0047753E"/>
    <w:rsid w:val="004810A2"/>
    <w:rsid w:val="0048299A"/>
    <w:rsid w:val="004840A8"/>
    <w:rsid w:val="0048514D"/>
    <w:rsid w:val="00485FE5"/>
    <w:rsid w:val="0049042A"/>
    <w:rsid w:val="0049193A"/>
    <w:rsid w:val="00493D7F"/>
    <w:rsid w:val="004959E0"/>
    <w:rsid w:val="00497AEE"/>
    <w:rsid w:val="004A1072"/>
    <w:rsid w:val="004A2BF7"/>
    <w:rsid w:val="004A2EA9"/>
    <w:rsid w:val="004A4234"/>
    <w:rsid w:val="004A4D1A"/>
    <w:rsid w:val="004B2CD8"/>
    <w:rsid w:val="004B3CEE"/>
    <w:rsid w:val="004B4F67"/>
    <w:rsid w:val="004B5B4A"/>
    <w:rsid w:val="004B68BA"/>
    <w:rsid w:val="004B7045"/>
    <w:rsid w:val="004B7143"/>
    <w:rsid w:val="004C1031"/>
    <w:rsid w:val="004C1AC8"/>
    <w:rsid w:val="004C3E70"/>
    <w:rsid w:val="004C4982"/>
    <w:rsid w:val="004C57BC"/>
    <w:rsid w:val="004D4906"/>
    <w:rsid w:val="004D58CB"/>
    <w:rsid w:val="004D5CB2"/>
    <w:rsid w:val="004E0EEE"/>
    <w:rsid w:val="004E7AAF"/>
    <w:rsid w:val="004F6B48"/>
    <w:rsid w:val="005000E6"/>
    <w:rsid w:val="005005DB"/>
    <w:rsid w:val="00501628"/>
    <w:rsid w:val="005016B7"/>
    <w:rsid w:val="00502732"/>
    <w:rsid w:val="00504805"/>
    <w:rsid w:val="0050564C"/>
    <w:rsid w:val="005104DE"/>
    <w:rsid w:val="005112D0"/>
    <w:rsid w:val="005113CC"/>
    <w:rsid w:val="00511FAF"/>
    <w:rsid w:val="0051463C"/>
    <w:rsid w:val="00514809"/>
    <w:rsid w:val="005149D6"/>
    <w:rsid w:val="005172C7"/>
    <w:rsid w:val="00520C2C"/>
    <w:rsid w:val="0052191B"/>
    <w:rsid w:val="00521EC7"/>
    <w:rsid w:val="00524B99"/>
    <w:rsid w:val="0052521A"/>
    <w:rsid w:val="005266AC"/>
    <w:rsid w:val="00526A58"/>
    <w:rsid w:val="00530C11"/>
    <w:rsid w:val="00531B0B"/>
    <w:rsid w:val="0053228D"/>
    <w:rsid w:val="005332E5"/>
    <w:rsid w:val="00535E7C"/>
    <w:rsid w:val="00536627"/>
    <w:rsid w:val="005400B4"/>
    <w:rsid w:val="00540209"/>
    <w:rsid w:val="005438FA"/>
    <w:rsid w:val="005441F0"/>
    <w:rsid w:val="0054604B"/>
    <w:rsid w:val="005465D3"/>
    <w:rsid w:val="00550702"/>
    <w:rsid w:val="005508F9"/>
    <w:rsid w:val="00552C82"/>
    <w:rsid w:val="00553538"/>
    <w:rsid w:val="00560565"/>
    <w:rsid w:val="005627CF"/>
    <w:rsid w:val="005636B2"/>
    <w:rsid w:val="00563B4E"/>
    <w:rsid w:val="0056449B"/>
    <w:rsid w:val="00565DF6"/>
    <w:rsid w:val="00566CD4"/>
    <w:rsid w:val="00567372"/>
    <w:rsid w:val="00574EAC"/>
    <w:rsid w:val="0057694B"/>
    <w:rsid w:val="00576C7A"/>
    <w:rsid w:val="00581708"/>
    <w:rsid w:val="00581DE1"/>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4540"/>
    <w:rsid w:val="005A5C56"/>
    <w:rsid w:val="005A6C31"/>
    <w:rsid w:val="005A6EAA"/>
    <w:rsid w:val="005A6F03"/>
    <w:rsid w:val="005A749A"/>
    <w:rsid w:val="005B1627"/>
    <w:rsid w:val="005B296F"/>
    <w:rsid w:val="005B3AC8"/>
    <w:rsid w:val="005C2B14"/>
    <w:rsid w:val="005C2C25"/>
    <w:rsid w:val="005C32CC"/>
    <w:rsid w:val="005C4291"/>
    <w:rsid w:val="005C522C"/>
    <w:rsid w:val="005C5FA1"/>
    <w:rsid w:val="005D0F29"/>
    <w:rsid w:val="005D14A6"/>
    <w:rsid w:val="005D2123"/>
    <w:rsid w:val="005D2D29"/>
    <w:rsid w:val="005D3672"/>
    <w:rsid w:val="005D3DBA"/>
    <w:rsid w:val="005D406F"/>
    <w:rsid w:val="005D41EC"/>
    <w:rsid w:val="005D4779"/>
    <w:rsid w:val="005D4D47"/>
    <w:rsid w:val="005D5F41"/>
    <w:rsid w:val="005D7E0E"/>
    <w:rsid w:val="005E1645"/>
    <w:rsid w:val="005E4757"/>
    <w:rsid w:val="005E4C3A"/>
    <w:rsid w:val="005E5028"/>
    <w:rsid w:val="005E5272"/>
    <w:rsid w:val="005E6270"/>
    <w:rsid w:val="005E6584"/>
    <w:rsid w:val="005F1738"/>
    <w:rsid w:val="005F2562"/>
    <w:rsid w:val="005F297C"/>
    <w:rsid w:val="005F2F15"/>
    <w:rsid w:val="005F3824"/>
    <w:rsid w:val="00600F31"/>
    <w:rsid w:val="00604358"/>
    <w:rsid w:val="0060697A"/>
    <w:rsid w:val="00606C02"/>
    <w:rsid w:val="00612FB2"/>
    <w:rsid w:val="00613534"/>
    <w:rsid w:val="0061418E"/>
    <w:rsid w:val="00615544"/>
    <w:rsid w:val="00621BB5"/>
    <w:rsid w:val="00622016"/>
    <w:rsid w:val="00623999"/>
    <w:rsid w:val="006252D4"/>
    <w:rsid w:val="00625881"/>
    <w:rsid w:val="00627769"/>
    <w:rsid w:val="00627E86"/>
    <w:rsid w:val="00632B1A"/>
    <w:rsid w:val="00632C70"/>
    <w:rsid w:val="00633F7F"/>
    <w:rsid w:val="00634F3D"/>
    <w:rsid w:val="0063574A"/>
    <w:rsid w:val="00636A21"/>
    <w:rsid w:val="00640B06"/>
    <w:rsid w:val="00640D4D"/>
    <w:rsid w:val="00643C03"/>
    <w:rsid w:val="006477F7"/>
    <w:rsid w:val="00647BCC"/>
    <w:rsid w:val="00650799"/>
    <w:rsid w:val="00651192"/>
    <w:rsid w:val="00651308"/>
    <w:rsid w:val="00661675"/>
    <w:rsid w:val="0066334E"/>
    <w:rsid w:val="00663691"/>
    <w:rsid w:val="006654B8"/>
    <w:rsid w:val="00670A00"/>
    <w:rsid w:val="00670C84"/>
    <w:rsid w:val="00671827"/>
    <w:rsid w:val="00671CDF"/>
    <w:rsid w:val="006732A7"/>
    <w:rsid w:val="00674D2F"/>
    <w:rsid w:val="00675E09"/>
    <w:rsid w:val="00677199"/>
    <w:rsid w:val="00680BDC"/>
    <w:rsid w:val="00680CD3"/>
    <w:rsid w:val="00684D85"/>
    <w:rsid w:val="0068563F"/>
    <w:rsid w:val="00686022"/>
    <w:rsid w:val="006860B1"/>
    <w:rsid w:val="0069076A"/>
    <w:rsid w:val="0069088B"/>
    <w:rsid w:val="00690CF2"/>
    <w:rsid w:val="006931D9"/>
    <w:rsid w:val="00695B56"/>
    <w:rsid w:val="00695E8B"/>
    <w:rsid w:val="00696A01"/>
    <w:rsid w:val="006A043C"/>
    <w:rsid w:val="006A12F5"/>
    <w:rsid w:val="006A337D"/>
    <w:rsid w:val="006A3AED"/>
    <w:rsid w:val="006A689F"/>
    <w:rsid w:val="006A7745"/>
    <w:rsid w:val="006B0BB6"/>
    <w:rsid w:val="006B0D74"/>
    <w:rsid w:val="006B1F9C"/>
    <w:rsid w:val="006B4566"/>
    <w:rsid w:val="006B4FF3"/>
    <w:rsid w:val="006B5B7D"/>
    <w:rsid w:val="006B799D"/>
    <w:rsid w:val="006C045A"/>
    <w:rsid w:val="006C12C6"/>
    <w:rsid w:val="006C1E15"/>
    <w:rsid w:val="006C1F2C"/>
    <w:rsid w:val="006C495B"/>
    <w:rsid w:val="006C53A4"/>
    <w:rsid w:val="006C53DB"/>
    <w:rsid w:val="006D0B6A"/>
    <w:rsid w:val="006D102F"/>
    <w:rsid w:val="006D1D65"/>
    <w:rsid w:val="006D1D82"/>
    <w:rsid w:val="006D2CAF"/>
    <w:rsid w:val="006D4A83"/>
    <w:rsid w:val="006D5AD8"/>
    <w:rsid w:val="006D613A"/>
    <w:rsid w:val="006D6575"/>
    <w:rsid w:val="006D7AB9"/>
    <w:rsid w:val="006E0204"/>
    <w:rsid w:val="006E112C"/>
    <w:rsid w:val="006F0DDC"/>
    <w:rsid w:val="006F21DB"/>
    <w:rsid w:val="006F5D82"/>
    <w:rsid w:val="006F75A2"/>
    <w:rsid w:val="006F7613"/>
    <w:rsid w:val="007028AF"/>
    <w:rsid w:val="00702959"/>
    <w:rsid w:val="0070297F"/>
    <w:rsid w:val="007040DB"/>
    <w:rsid w:val="007041E8"/>
    <w:rsid w:val="0070474F"/>
    <w:rsid w:val="00705526"/>
    <w:rsid w:val="00705CEB"/>
    <w:rsid w:val="007061BD"/>
    <w:rsid w:val="00707ED0"/>
    <w:rsid w:val="00710BEB"/>
    <w:rsid w:val="00711E2E"/>
    <w:rsid w:val="0071289C"/>
    <w:rsid w:val="0071465A"/>
    <w:rsid w:val="0071512A"/>
    <w:rsid w:val="007159A1"/>
    <w:rsid w:val="00723A2A"/>
    <w:rsid w:val="00724411"/>
    <w:rsid w:val="00726A9D"/>
    <w:rsid w:val="00730422"/>
    <w:rsid w:val="0073173D"/>
    <w:rsid w:val="00732842"/>
    <w:rsid w:val="007353C7"/>
    <w:rsid w:val="007363A8"/>
    <w:rsid w:val="00740C3E"/>
    <w:rsid w:val="00740E42"/>
    <w:rsid w:val="00743039"/>
    <w:rsid w:val="007437F6"/>
    <w:rsid w:val="0074474C"/>
    <w:rsid w:val="00744F8D"/>
    <w:rsid w:val="00751622"/>
    <w:rsid w:val="00752A09"/>
    <w:rsid w:val="00753237"/>
    <w:rsid w:val="0075443E"/>
    <w:rsid w:val="0075514A"/>
    <w:rsid w:val="007559BE"/>
    <w:rsid w:val="00755CA2"/>
    <w:rsid w:val="00756BEA"/>
    <w:rsid w:val="00757557"/>
    <w:rsid w:val="00757E06"/>
    <w:rsid w:val="007604D9"/>
    <w:rsid w:val="007621E3"/>
    <w:rsid w:val="007627EF"/>
    <w:rsid w:val="007636A2"/>
    <w:rsid w:val="00766707"/>
    <w:rsid w:val="00766CE2"/>
    <w:rsid w:val="00766DF0"/>
    <w:rsid w:val="007726C3"/>
    <w:rsid w:val="007728AD"/>
    <w:rsid w:val="00772D54"/>
    <w:rsid w:val="007731B8"/>
    <w:rsid w:val="00775685"/>
    <w:rsid w:val="0078041A"/>
    <w:rsid w:val="00781917"/>
    <w:rsid w:val="00782A1E"/>
    <w:rsid w:val="00784876"/>
    <w:rsid w:val="007853E9"/>
    <w:rsid w:val="007871CF"/>
    <w:rsid w:val="00791462"/>
    <w:rsid w:val="007942B8"/>
    <w:rsid w:val="00797847"/>
    <w:rsid w:val="007A02D8"/>
    <w:rsid w:val="007A127E"/>
    <w:rsid w:val="007A1481"/>
    <w:rsid w:val="007A229A"/>
    <w:rsid w:val="007A26E2"/>
    <w:rsid w:val="007A3610"/>
    <w:rsid w:val="007A3D26"/>
    <w:rsid w:val="007B060B"/>
    <w:rsid w:val="007B5632"/>
    <w:rsid w:val="007B64FD"/>
    <w:rsid w:val="007C0165"/>
    <w:rsid w:val="007C29EC"/>
    <w:rsid w:val="007C2F2B"/>
    <w:rsid w:val="007C30DC"/>
    <w:rsid w:val="007C3517"/>
    <w:rsid w:val="007C3EDA"/>
    <w:rsid w:val="007C4F60"/>
    <w:rsid w:val="007C6CC8"/>
    <w:rsid w:val="007D0D66"/>
    <w:rsid w:val="007D10A7"/>
    <w:rsid w:val="007D1A6A"/>
    <w:rsid w:val="007D330C"/>
    <w:rsid w:val="007D4678"/>
    <w:rsid w:val="007D68C6"/>
    <w:rsid w:val="007D6902"/>
    <w:rsid w:val="007E0F99"/>
    <w:rsid w:val="007E13E1"/>
    <w:rsid w:val="007E16EB"/>
    <w:rsid w:val="007E2DB5"/>
    <w:rsid w:val="007E3DB4"/>
    <w:rsid w:val="007E40A3"/>
    <w:rsid w:val="007E4403"/>
    <w:rsid w:val="007E56E6"/>
    <w:rsid w:val="007E62D4"/>
    <w:rsid w:val="007E6DD3"/>
    <w:rsid w:val="007F0792"/>
    <w:rsid w:val="007F430A"/>
    <w:rsid w:val="007F5F30"/>
    <w:rsid w:val="00800045"/>
    <w:rsid w:val="00802180"/>
    <w:rsid w:val="00803D38"/>
    <w:rsid w:val="00804370"/>
    <w:rsid w:val="00804E0A"/>
    <w:rsid w:val="008057FF"/>
    <w:rsid w:val="00805ED8"/>
    <w:rsid w:val="00812DE9"/>
    <w:rsid w:val="008132C9"/>
    <w:rsid w:val="00813F5E"/>
    <w:rsid w:val="008167E4"/>
    <w:rsid w:val="00816E9D"/>
    <w:rsid w:val="00821B12"/>
    <w:rsid w:val="00822643"/>
    <w:rsid w:val="008239D8"/>
    <w:rsid w:val="00823F1C"/>
    <w:rsid w:val="0082678F"/>
    <w:rsid w:val="0082679D"/>
    <w:rsid w:val="00826B13"/>
    <w:rsid w:val="00827B55"/>
    <w:rsid w:val="00831E18"/>
    <w:rsid w:val="008326E1"/>
    <w:rsid w:val="0083353E"/>
    <w:rsid w:val="00835693"/>
    <w:rsid w:val="00836076"/>
    <w:rsid w:val="00836C98"/>
    <w:rsid w:val="00841A65"/>
    <w:rsid w:val="00841F05"/>
    <w:rsid w:val="00842E51"/>
    <w:rsid w:val="00843A7C"/>
    <w:rsid w:val="00843F8F"/>
    <w:rsid w:val="0084762E"/>
    <w:rsid w:val="00851307"/>
    <w:rsid w:val="008549EB"/>
    <w:rsid w:val="0085513B"/>
    <w:rsid w:val="0085742B"/>
    <w:rsid w:val="00862ED6"/>
    <w:rsid w:val="00863E36"/>
    <w:rsid w:val="0086492D"/>
    <w:rsid w:val="00865A49"/>
    <w:rsid w:val="00874F09"/>
    <w:rsid w:val="00876586"/>
    <w:rsid w:val="0087725A"/>
    <w:rsid w:val="008774B1"/>
    <w:rsid w:val="00877FD1"/>
    <w:rsid w:val="008808CC"/>
    <w:rsid w:val="00880F33"/>
    <w:rsid w:val="00881ECA"/>
    <w:rsid w:val="00886B04"/>
    <w:rsid w:val="00887321"/>
    <w:rsid w:val="00887CD3"/>
    <w:rsid w:val="008912FF"/>
    <w:rsid w:val="00892C95"/>
    <w:rsid w:val="00894E49"/>
    <w:rsid w:val="00895BFE"/>
    <w:rsid w:val="00896C4E"/>
    <w:rsid w:val="00896C70"/>
    <w:rsid w:val="008A0CAD"/>
    <w:rsid w:val="008A1D48"/>
    <w:rsid w:val="008A20E3"/>
    <w:rsid w:val="008A2347"/>
    <w:rsid w:val="008A2893"/>
    <w:rsid w:val="008A6B8E"/>
    <w:rsid w:val="008B001E"/>
    <w:rsid w:val="008B105C"/>
    <w:rsid w:val="008B1AB2"/>
    <w:rsid w:val="008B49DB"/>
    <w:rsid w:val="008B4C79"/>
    <w:rsid w:val="008B584D"/>
    <w:rsid w:val="008C1862"/>
    <w:rsid w:val="008C1A62"/>
    <w:rsid w:val="008C21E7"/>
    <w:rsid w:val="008C2BB7"/>
    <w:rsid w:val="008C368A"/>
    <w:rsid w:val="008C3BEA"/>
    <w:rsid w:val="008C3C22"/>
    <w:rsid w:val="008C60DD"/>
    <w:rsid w:val="008C6357"/>
    <w:rsid w:val="008C6F57"/>
    <w:rsid w:val="008C72E7"/>
    <w:rsid w:val="008D2DD8"/>
    <w:rsid w:val="008D3933"/>
    <w:rsid w:val="008D4DFF"/>
    <w:rsid w:val="008D6D46"/>
    <w:rsid w:val="008D7415"/>
    <w:rsid w:val="008E222F"/>
    <w:rsid w:val="008E2D19"/>
    <w:rsid w:val="008E5766"/>
    <w:rsid w:val="008E6988"/>
    <w:rsid w:val="008E6ECC"/>
    <w:rsid w:val="008F5878"/>
    <w:rsid w:val="0090487A"/>
    <w:rsid w:val="00904E6F"/>
    <w:rsid w:val="00905BE9"/>
    <w:rsid w:val="00906E57"/>
    <w:rsid w:val="0090726F"/>
    <w:rsid w:val="00910799"/>
    <w:rsid w:val="009112FB"/>
    <w:rsid w:val="009137EB"/>
    <w:rsid w:val="0091439B"/>
    <w:rsid w:val="00916CF5"/>
    <w:rsid w:val="00916D47"/>
    <w:rsid w:val="009202B8"/>
    <w:rsid w:val="009219C3"/>
    <w:rsid w:val="0092235A"/>
    <w:rsid w:val="009237C6"/>
    <w:rsid w:val="00923FA8"/>
    <w:rsid w:val="009243F2"/>
    <w:rsid w:val="00925006"/>
    <w:rsid w:val="00926F69"/>
    <w:rsid w:val="00931387"/>
    <w:rsid w:val="00932F21"/>
    <w:rsid w:val="0093526D"/>
    <w:rsid w:val="009411DD"/>
    <w:rsid w:val="0094149B"/>
    <w:rsid w:val="009420F9"/>
    <w:rsid w:val="00942400"/>
    <w:rsid w:val="009433C7"/>
    <w:rsid w:val="00946698"/>
    <w:rsid w:val="0094720B"/>
    <w:rsid w:val="00951246"/>
    <w:rsid w:val="00954B18"/>
    <w:rsid w:val="00954F2D"/>
    <w:rsid w:val="00955396"/>
    <w:rsid w:val="00955CE9"/>
    <w:rsid w:val="0095609E"/>
    <w:rsid w:val="00957B46"/>
    <w:rsid w:val="00957D0C"/>
    <w:rsid w:val="00957F8E"/>
    <w:rsid w:val="00960157"/>
    <w:rsid w:val="00960C1B"/>
    <w:rsid w:val="00961E06"/>
    <w:rsid w:val="009634CD"/>
    <w:rsid w:val="00963A91"/>
    <w:rsid w:val="009650EA"/>
    <w:rsid w:val="00970184"/>
    <w:rsid w:val="00972888"/>
    <w:rsid w:val="00976EEF"/>
    <w:rsid w:val="009776BD"/>
    <w:rsid w:val="00981AD3"/>
    <w:rsid w:val="00982380"/>
    <w:rsid w:val="00982E57"/>
    <w:rsid w:val="00983FFB"/>
    <w:rsid w:val="0098461C"/>
    <w:rsid w:val="009859C0"/>
    <w:rsid w:val="00986030"/>
    <w:rsid w:val="009863D7"/>
    <w:rsid w:val="00990B17"/>
    <w:rsid w:val="00992C3A"/>
    <w:rsid w:val="009937E9"/>
    <w:rsid w:val="0099574C"/>
    <w:rsid w:val="00996BDD"/>
    <w:rsid w:val="009A0F96"/>
    <w:rsid w:val="009A1FC8"/>
    <w:rsid w:val="009A3C16"/>
    <w:rsid w:val="009A3F72"/>
    <w:rsid w:val="009A4207"/>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35ED"/>
    <w:rsid w:val="009C5497"/>
    <w:rsid w:val="009C6185"/>
    <w:rsid w:val="009D055A"/>
    <w:rsid w:val="009D0709"/>
    <w:rsid w:val="009D2956"/>
    <w:rsid w:val="009D4086"/>
    <w:rsid w:val="009D536D"/>
    <w:rsid w:val="009D5547"/>
    <w:rsid w:val="009D5C58"/>
    <w:rsid w:val="009D6400"/>
    <w:rsid w:val="009D680D"/>
    <w:rsid w:val="009D7114"/>
    <w:rsid w:val="009E143C"/>
    <w:rsid w:val="009E5C49"/>
    <w:rsid w:val="009E6D9B"/>
    <w:rsid w:val="009F0076"/>
    <w:rsid w:val="009F13BB"/>
    <w:rsid w:val="009F40A5"/>
    <w:rsid w:val="009F41B4"/>
    <w:rsid w:val="009F537F"/>
    <w:rsid w:val="009F57FC"/>
    <w:rsid w:val="009F5E38"/>
    <w:rsid w:val="009F7C47"/>
    <w:rsid w:val="00A00254"/>
    <w:rsid w:val="00A01234"/>
    <w:rsid w:val="00A0183E"/>
    <w:rsid w:val="00A01E98"/>
    <w:rsid w:val="00A05A82"/>
    <w:rsid w:val="00A10A04"/>
    <w:rsid w:val="00A11DA3"/>
    <w:rsid w:val="00A13166"/>
    <w:rsid w:val="00A132F4"/>
    <w:rsid w:val="00A13ADC"/>
    <w:rsid w:val="00A13F27"/>
    <w:rsid w:val="00A14EC8"/>
    <w:rsid w:val="00A163C4"/>
    <w:rsid w:val="00A206C7"/>
    <w:rsid w:val="00A20A6A"/>
    <w:rsid w:val="00A214DA"/>
    <w:rsid w:val="00A2350E"/>
    <w:rsid w:val="00A24FF4"/>
    <w:rsid w:val="00A25851"/>
    <w:rsid w:val="00A25907"/>
    <w:rsid w:val="00A26B52"/>
    <w:rsid w:val="00A27127"/>
    <w:rsid w:val="00A27379"/>
    <w:rsid w:val="00A27B38"/>
    <w:rsid w:val="00A30C9F"/>
    <w:rsid w:val="00A30CBB"/>
    <w:rsid w:val="00A30F1A"/>
    <w:rsid w:val="00A3189D"/>
    <w:rsid w:val="00A324FF"/>
    <w:rsid w:val="00A35048"/>
    <w:rsid w:val="00A41615"/>
    <w:rsid w:val="00A42679"/>
    <w:rsid w:val="00A4309C"/>
    <w:rsid w:val="00A43D0A"/>
    <w:rsid w:val="00A4425C"/>
    <w:rsid w:val="00A449B5"/>
    <w:rsid w:val="00A45418"/>
    <w:rsid w:val="00A46A00"/>
    <w:rsid w:val="00A46A47"/>
    <w:rsid w:val="00A46F18"/>
    <w:rsid w:val="00A4787C"/>
    <w:rsid w:val="00A5025E"/>
    <w:rsid w:val="00A52895"/>
    <w:rsid w:val="00A52F21"/>
    <w:rsid w:val="00A564E2"/>
    <w:rsid w:val="00A56DBD"/>
    <w:rsid w:val="00A61007"/>
    <w:rsid w:val="00A63DFC"/>
    <w:rsid w:val="00A64455"/>
    <w:rsid w:val="00A64FD0"/>
    <w:rsid w:val="00A66D6C"/>
    <w:rsid w:val="00A70DCF"/>
    <w:rsid w:val="00A70E29"/>
    <w:rsid w:val="00A77E81"/>
    <w:rsid w:val="00A81946"/>
    <w:rsid w:val="00A8199D"/>
    <w:rsid w:val="00A82063"/>
    <w:rsid w:val="00A835BC"/>
    <w:rsid w:val="00A85019"/>
    <w:rsid w:val="00A879E1"/>
    <w:rsid w:val="00A9094D"/>
    <w:rsid w:val="00A9263F"/>
    <w:rsid w:val="00A95021"/>
    <w:rsid w:val="00A96335"/>
    <w:rsid w:val="00A9684E"/>
    <w:rsid w:val="00A96A87"/>
    <w:rsid w:val="00AA0F6C"/>
    <w:rsid w:val="00AA1F1D"/>
    <w:rsid w:val="00AA3C07"/>
    <w:rsid w:val="00AA4969"/>
    <w:rsid w:val="00AA65C8"/>
    <w:rsid w:val="00AA764C"/>
    <w:rsid w:val="00AA7793"/>
    <w:rsid w:val="00AB02E7"/>
    <w:rsid w:val="00AB097F"/>
    <w:rsid w:val="00AB0F0F"/>
    <w:rsid w:val="00AB41A7"/>
    <w:rsid w:val="00AB474D"/>
    <w:rsid w:val="00AB7B8E"/>
    <w:rsid w:val="00AC0696"/>
    <w:rsid w:val="00AC0CDE"/>
    <w:rsid w:val="00AC0FCF"/>
    <w:rsid w:val="00AC127C"/>
    <w:rsid w:val="00AC3410"/>
    <w:rsid w:val="00AC3803"/>
    <w:rsid w:val="00AC4ECD"/>
    <w:rsid w:val="00AC566E"/>
    <w:rsid w:val="00AC5850"/>
    <w:rsid w:val="00AC6E9B"/>
    <w:rsid w:val="00AC6F89"/>
    <w:rsid w:val="00AC7896"/>
    <w:rsid w:val="00AD23B3"/>
    <w:rsid w:val="00AD30E6"/>
    <w:rsid w:val="00AD37C9"/>
    <w:rsid w:val="00AE066C"/>
    <w:rsid w:val="00AE40A3"/>
    <w:rsid w:val="00AE5311"/>
    <w:rsid w:val="00AE67CC"/>
    <w:rsid w:val="00AF0B17"/>
    <w:rsid w:val="00AF194E"/>
    <w:rsid w:val="00AF1C8A"/>
    <w:rsid w:val="00AF1D14"/>
    <w:rsid w:val="00AF2335"/>
    <w:rsid w:val="00AF3044"/>
    <w:rsid w:val="00AF3AF9"/>
    <w:rsid w:val="00AF56F1"/>
    <w:rsid w:val="00AF5DB3"/>
    <w:rsid w:val="00AF701D"/>
    <w:rsid w:val="00B0065A"/>
    <w:rsid w:val="00B01B38"/>
    <w:rsid w:val="00B026A6"/>
    <w:rsid w:val="00B040B0"/>
    <w:rsid w:val="00B04AB5"/>
    <w:rsid w:val="00B0590B"/>
    <w:rsid w:val="00B05CBA"/>
    <w:rsid w:val="00B07685"/>
    <w:rsid w:val="00B07EA1"/>
    <w:rsid w:val="00B10AB6"/>
    <w:rsid w:val="00B1207E"/>
    <w:rsid w:val="00B12C16"/>
    <w:rsid w:val="00B134FA"/>
    <w:rsid w:val="00B1397C"/>
    <w:rsid w:val="00B13FF9"/>
    <w:rsid w:val="00B173A9"/>
    <w:rsid w:val="00B209A3"/>
    <w:rsid w:val="00B229BD"/>
    <w:rsid w:val="00B22BA1"/>
    <w:rsid w:val="00B23F4F"/>
    <w:rsid w:val="00B25054"/>
    <w:rsid w:val="00B27306"/>
    <w:rsid w:val="00B2737A"/>
    <w:rsid w:val="00B304F9"/>
    <w:rsid w:val="00B312B2"/>
    <w:rsid w:val="00B326CB"/>
    <w:rsid w:val="00B35510"/>
    <w:rsid w:val="00B35511"/>
    <w:rsid w:val="00B45B6C"/>
    <w:rsid w:val="00B509EC"/>
    <w:rsid w:val="00B56DD4"/>
    <w:rsid w:val="00B56E26"/>
    <w:rsid w:val="00B60974"/>
    <w:rsid w:val="00B6118E"/>
    <w:rsid w:val="00B65F64"/>
    <w:rsid w:val="00B6632F"/>
    <w:rsid w:val="00B66EC4"/>
    <w:rsid w:val="00B67CCE"/>
    <w:rsid w:val="00B71663"/>
    <w:rsid w:val="00B71DCD"/>
    <w:rsid w:val="00B738ED"/>
    <w:rsid w:val="00B74303"/>
    <w:rsid w:val="00B80E5B"/>
    <w:rsid w:val="00B81B93"/>
    <w:rsid w:val="00B82C07"/>
    <w:rsid w:val="00B82CB7"/>
    <w:rsid w:val="00B83095"/>
    <w:rsid w:val="00B860A0"/>
    <w:rsid w:val="00B87C0A"/>
    <w:rsid w:val="00B91748"/>
    <w:rsid w:val="00B93931"/>
    <w:rsid w:val="00B945F0"/>
    <w:rsid w:val="00B96698"/>
    <w:rsid w:val="00B96D5B"/>
    <w:rsid w:val="00B9773B"/>
    <w:rsid w:val="00BA046D"/>
    <w:rsid w:val="00BA0729"/>
    <w:rsid w:val="00BA52C3"/>
    <w:rsid w:val="00BA54AF"/>
    <w:rsid w:val="00BA64B4"/>
    <w:rsid w:val="00BA6823"/>
    <w:rsid w:val="00BA7709"/>
    <w:rsid w:val="00BB0AED"/>
    <w:rsid w:val="00BB4897"/>
    <w:rsid w:val="00BB5044"/>
    <w:rsid w:val="00BB5FD6"/>
    <w:rsid w:val="00BC139B"/>
    <w:rsid w:val="00BC4211"/>
    <w:rsid w:val="00BC61BD"/>
    <w:rsid w:val="00BC61DA"/>
    <w:rsid w:val="00BC6DDF"/>
    <w:rsid w:val="00BD0B04"/>
    <w:rsid w:val="00BD0B5D"/>
    <w:rsid w:val="00BD21B6"/>
    <w:rsid w:val="00BD2561"/>
    <w:rsid w:val="00BD6CDE"/>
    <w:rsid w:val="00BE0B28"/>
    <w:rsid w:val="00BE0E6A"/>
    <w:rsid w:val="00BE2D9A"/>
    <w:rsid w:val="00BE362D"/>
    <w:rsid w:val="00BE3B42"/>
    <w:rsid w:val="00BE5B47"/>
    <w:rsid w:val="00BF224E"/>
    <w:rsid w:val="00BF3485"/>
    <w:rsid w:val="00BF5600"/>
    <w:rsid w:val="00BF7814"/>
    <w:rsid w:val="00BF7F94"/>
    <w:rsid w:val="00C02D48"/>
    <w:rsid w:val="00C047A3"/>
    <w:rsid w:val="00C04AA5"/>
    <w:rsid w:val="00C04CC7"/>
    <w:rsid w:val="00C06293"/>
    <w:rsid w:val="00C07E3E"/>
    <w:rsid w:val="00C11496"/>
    <w:rsid w:val="00C12049"/>
    <w:rsid w:val="00C13FA0"/>
    <w:rsid w:val="00C16BDD"/>
    <w:rsid w:val="00C216A1"/>
    <w:rsid w:val="00C21CD7"/>
    <w:rsid w:val="00C229A2"/>
    <w:rsid w:val="00C23AC1"/>
    <w:rsid w:val="00C24204"/>
    <w:rsid w:val="00C26D0C"/>
    <w:rsid w:val="00C27E50"/>
    <w:rsid w:val="00C308FE"/>
    <w:rsid w:val="00C30B52"/>
    <w:rsid w:val="00C31173"/>
    <w:rsid w:val="00C32077"/>
    <w:rsid w:val="00C3240E"/>
    <w:rsid w:val="00C32425"/>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67A32"/>
    <w:rsid w:val="00C71392"/>
    <w:rsid w:val="00C718C3"/>
    <w:rsid w:val="00C71AAA"/>
    <w:rsid w:val="00C73668"/>
    <w:rsid w:val="00C7617F"/>
    <w:rsid w:val="00C77B9A"/>
    <w:rsid w:val="00C8182D"/>
    <w:rsid w:val="00C81D85"/>
    <w:rsid w:val="00C82624"/>
    <w:rsid w:val="00C831FC"/>
    <w:rsid w:val="00C83365"/>
    <w:rsid w:val="00C8458D"/>
    <w:rsid w:val="00C8679F"/>
    <w:rsid w:val="00C87C03"/>
    <w:rsid w:val="00C94E4A"/>
    <w:rsid w:val="00CA0619"/>
    <w:rsid w:val="00CA122B"/>
    <w:rsid w:val="00CA2449"/>
    <w:rsid w:val="00CA3A13"/>
    <w:rsid w:val="00CA6269"/>
    <w:rsid w:val="00CA69C1"/>
    <w:rsid w:val="00CB1042"/>
    <w:rsid w:val="00CB73D5"/>
    <w:rsid w:val="00CC192E"/>
    <w:rsid w:val="00CC2E52"/>
    <w:rsid w:val="00CC31E1"/>
    <w:rsid w:val="00CC3D1F"/>
    <w:rsid w:val="00CC43DD"/>
    <w:rsid w:val="00CC498C"/>
    <w:rsid w:val="00CC5329"/>
    <w:rsid w:val="00CC560A"/>
    <w:rsid w:val="00CC5679"/>
    <w:rsid w:val="00CC7AC3"/>
    <w:rsid w:val="00CD0F69"/>
    <w:rsid w:val="00CD0F6C"/>
    <w:rsid w:val="00CD1DA5"/>
    <w:rsid w:val="00CD214B"/>
    <w:rsid w:val="00CD305D"/>
    <w:rsid w:val="00CD35DA"/>
    <w:rsid w:val="00CD35FD"/>
    <w:rsid w:val="00CD493F"/>
    <w:rsid w:val="00CD4A4D"/>
    <w:rsid w:val="00CD4D4A"/>
    <w:rsid w:val="00CD5B0A"/>
    <w:rsid w:val="00CD5E36"/>
    <w:rsid w:val="00CD65B8"/>
    <w:rsid w:val="00CE1675"/>
    <w:rsid w:val="00CE7300"/>
    <w:rsid w:val="00CF019B"/>
    <w:rsid w:val="00CF0AFB"/>
    <w:rsid w:val="00CF2FF3"/>
    <w:rsid w:val="00CF4081"/>
    <w:rsid w:val="00CF434A"/>
    <w:rsid w:val="00CF453C"/>
    <w:rsid w:val="00D00679"/>
    <w:rsid w:val="00D01A49"/>
    <w:rsid w:val="00D0314A"/>
    <w:rsid w:val="00D11474"/>
    <w:rsid w:val="00D12377"/>
    <w:rsid w:val="00D1485D"/>
    <w:rsid w:val="00D14EF4"/>
    <w:rsid w:val="00D17977"/>
    <w:rsid w:val="00D17E7A"/>
    <w:rsid w:val="00D22A01"/>
    <w:rsid w:val="00D27345"/>
    <w:rsid w:val="00D27415"/>
    <w:rsid w:val="00D31B34"/>
    <w:rsid w:val="00D32497"/>
    <w:rsid w:val="00D327DA"/>
    <w:rsid w:val="00D36683"/>
    <w:rsid w:val="00D37635"/>
    <w:rsid w:val="00D37D04"/>
    <w:rsid w:val="00D424E8"/>
    <w:rsid w:val="00D43750"/>
    <w:rsid w:val="00D43E72"/>
    <w:rsid w:val="00D44034"/>
    <w:rsid w:val="00D44799"/>
    <w:rsid w:val="00D44FB2"/>
    <w:rsid w:val="00D453C4"/>
    <w:rsid w:val="00D47B0A"/>
    <w:rsid w:val="00D5279B"/>
    <w:rsid w:val="00D554AE"/>
    <w:rsid w:val="00D55F14"/>
    <w:rsid w:val="00D567AA"/>
    <w:rsid w:val="00D57ED7"/>
    <w:rsid w:val="00D6066E"/>
    <w:rsid w:val="00D60B6B"/>
    <w:rsid w:val="00D61B67"/>
    <w:rsid w:val="00D61EF5"/>
    <w:rsid w:val="00D63B30"/>
    <w:rsid w:val="00D64764"/>
    <w:rsid w:val="00D6711C"/>
    <w:rsid w:val="00D715CB"/>
    <w:rsid w:val="00D71B43"/>
    <w:rsid w:val="00D81DB7"/>
    <w:rsid w:val="00D82A92"/>
    <w:rsid w:val="00D834EE"/>
    <w:rsid w:val="00D848BB"/>
    <w:rsid w:val="00D85CED"/>
    <w:rsid w:val="00D862F2"/>
    <w:rsid w:val="00D8701A"/>
    <w:rsid w:val="00D92DC0"/>
    <w:rsid w:val="00D934F1"/>
    <w:rsid w:val="00D93DF7"/>
    <w:rsid w:val="00D94C47"/>
    <w:rsid w:val="00D96BE5"/>
    <w:rsid w:val="00DA1533"/>
    <w:rsid w:val="00DA2847"/>
    <w:rsid w:val="00DA2A44"/>
    <w:rsid w:val="00DA41C4"/>
    <w:rsid w:val="00DA6BD2"/>
    <w:rsid w:val="00DB4E3B"/>
    <w:rsid w:val="00DC2821"/>
    <w:rsid w:val="00DC2C94"/>
    <w:rsid w:val="00DC416B"/>
    <w:rsid w:val="00DC533F"/>
    <w:rsid w:val="00DC780F"/>
    <w:rsid w:val="00DD2042"/>
    <w:rsid w:val="00DD27B3"/>
    <w:rsid w:val="00DD586B"/>
    <w:rsid w:val="00DD5EDB"/>
    <w:rsid w:val="00DE2272"/>
    <w:rsid w:val="00DE2415"/>
    <w:rsid w:val="00DE2809"/>
    <w:rsid w:val="00DE359A"/>
    <w:rsid w:val="00DE5453"/>
    <w:rsid w:val="00DE5CE4"/>
    <w:rsid w:val="00DE7232"/>
    <w:rsid w:val="00DE7911"/>
    <w:rsid w:val="00DF0E97"/>
    <w:rsid w:val="00DF19DC"/>
    <w:rsid w:val="00DF39AC"/>
    <w:rsid w:val="00DF4618"/>
    <w:rsid w:val="00DF51FE"/>
    <w:rsid w:val="00DF5EF0"/>
    <w:rsid w:val="00DF68F8"/>
    <w:rsid w:val="00DF7055"/>
    <w:rsid w:val="00DF7676"/>
    <w:rsid w:val="00E006FC"/>
    <w:rsid w:val="00E01007"/>
    <w:rsid w:val="00E01412"/>
    <w:rsid w:val="00E06472"/>
    <w:rsid w:val="00E06ACF"/>
    <w:rsid w:val="00E07E60"/>
    <w:rsid w:val="00E11133"/>
    <w:rsid w:val="00E12D97"/>
    <w:rsid w:val="00E1658F"/>
    <w:rsid w:val="00E172E8"/>
    <w:rsid w:val="00E1738D"/>
    <w:rsid w:val="00E17DB2"/>
    <w:rsid w:val="00E2076E"/>
    <w:rsid w:val="00E21318"/>
    <w:rsid w:val="00E21739"/>
    <w:rsid w:val="00E22C1A"/>
    <w:rsid w:val="00E23CA4"/>
    <w:rsid w:val="00E24D98"/>
    <w:rsid w:val="00E24DE8"/>
    <w:rsid w:val="00E25DA9"/>
    <w:rsid w:val="00E3200F"/>
    <w:rsid w:val="00E321BA"/>
    <w:rsid w:val="00E32466"/>
    <w:rsid w:val="00E351EF"/>
    <w:rsid w:val="00E3638F"/>
    <w:rsid w:val="00E40B27"/>
    <w:rsid w:val="00E40F57"/>
    <w:rsid w:val="00E41207"/>
    <w:rsid w:val="00E41AC2"/>
    <w:rsid w:val="00E44BEB"/>
    <w:rsid w:val="00E451F9"/>
    <w:rsid w:val="00E45E20"/>
    <w:rsid w:val="00E501F4"/>
    <w:rsid w:val="00E51425"/>
    <w:rsid w:val="00E52855"/>
    <w:rsid w:val="00E55329"/>
    <w:rsid w:val="00E561F8"/>
    <w:rsid w:val="00E5663E"/>
    <w:rsid w:val="00E63158"/>
    <w:rsid w:val="00E65F47"/>
    <w:rsid w:val="00E6779A"/>
    <w:rsid w:val="00E71855"/>
    <w:rsid w:val="00E73AA3"/>
    <w:rsid w:val="00E7419D"/>
    <w:rsid w:val="00E743FB"/>
    <w:rsid w:val="00E82B8E"/>
    <w:rsid w:val="00E84D24"/>
    <w:rsid w:val="00E85156"/>
    <w:rsid w:val="00E855CC"/>
    <w:rsid w:val="00E87BE3"/>
    <w:rsid w:val="00E87C41"/>
    <w:rsid w:val="00E904B7"/>
    <w:rsid w:val="00E9123B"/>
    <w:rsid w:val="00E91E94"/>
    <w:rsid w:val="00E94810"/>
    <w:rsid w:val="00E97CE0"/>
    <w:rsid w:val="00EA002D"/>
    <w:rsid w:val="00EA41A5"/>
    <w:rsid w:val="00EA42A1"/>
    <w:rsid w:val="00EA434B"/>
    <w:rsid w:val="00EA7214"/>
    <w:rsid w:val="00EB15D3"/>
    <w:rsid w:val="00EB31C2"/>
    <w:rsid w:val="00EB367A"/>
    <w:rsid w:val="00EB5636"/>
    <w:rsid w:val="00EB66E5"/>
    <w:rsid w:val="00EC07E5"/>
    <w:rsid w:val="00EC2F84"/>
    <w:rsid w:val="00EC4F2E"/>
    <w:rsid w:val="00EC6732"/>
    <w:rsid w:val="00EC7CD6"/>
    <w:rsid w:val="00ED066F"/>
    <w:rsid w:val="00ED1A6E"/>
    <w:rsid w:val="00ED23D1"/>
    <w:rsid w:val="00ED2D1D"/>
    <w:rsid w:val="00ED4AC4"/>
    <w:rsid w:val="00ED68D2"/>
    <w:rsid w:val="00EE14D7"/>
    <w:rsid w:val="00EE191B"/>
    <w:rsid w:val="00EE7C34"/>
    <w:rsid w:val="00EF0326"/>
    <w:rsid w:val="00EF2666"/>
    <w:rsid w:val="00EF2724"/>
    <w:rsid w:val="00EF5AA6"/>
    <w:rsid w:val="00EF667C"/>
    <w:rsid w:val="00F01ECF"/>
    <w:rsid w:val="00F038AC"/>
    <w:rsid w:val="00F046AD"/>
    <w:rsid w:val="00F05631"/>
    <w:rsid w:val="00F05A24"/>
    <w:rsid w:val="00F06D8F"/>
    <w:rsid w:val="00F07ED5"/>
    <w:rsid w:val="00F11023"/>
    <w:rsid w:val="00F1433D"/>
    <w:rsid w:val="00F15186"/>
    <w:rsid w:val="00F15B68"/>
    <w:rsid w:val="00F20BD0"/>
    <w:rsid w:val="00F24089"/>
    <w:rsid w:val="00F26237"/>
    <w:rsid w:val="00F262D9"/>
    <w:rsid w:val="00F26C43"/>
    <w:rsid w:val="00F30941"/>
    <w:rsid w:val="00F31CE0"/>
    <w:rsid w:val="00F31CE6"/>
    <w:rsid w:val="00F325E2"/>
    <w:rsid w:val="00F32748"/>
    <w:rsid w:val="00F34386"/>
    <w:rsid w:val="00F36D2B"/>
    <w:rsid w:val="00F44EC2"/>
    <w:rsid w:val="00F455E1"/>
    <w:rsid w:val="00F45E70"/>
    <w:rsid w:val="00F47AE7"/>
    <w:rsid w:val="00F507AD"/>
    <w:rsid w:val="00F50BED"/>
    <w:rsid w:val="00F50E1A"/>
    <w:rsid w:val="00F54A51"/>
    <w:rsid w:val="00F552B0"/>
    <w:rsid w:val="00F56DB9"/>
    <w:rsid w:val="00F607F0"/>
    <w:rsid w:val="00F62226"/>
    <w:rsid w:val="00F64541"/>
    <w:rsid w:val="00F66C98"/>
    <w:rsid w:val="00F70037"/>
    <w:rsid w:val="00F713D1"/>
    <w:rsid w:val="00F715A5"/>
    <w:rsid w:val="00F73DAD"/>
    <w:rsid w:val="00F75A98"/>
    <w:rsid w:val="00F75CC8"/>
    <w:rsid w:val="00F75D26"/>
    <w:rsid w:val="00F76071"/>
    <w:rsid w:val="00F7678C"/>
    <w:rsid w:val="00F83332"/>
    <w:rsid w:val="00F86C43"/>
    <w:rsid w:val="00F86F27"/>
    <w:rsid w:val="00F9183D"/>
    <w:rsid w:val="00F92543"/>
    <w:rsid w:val="00F93C32"/>
    <w:rsid w:val="00F94066"/>
    <w:rsid w:val="00F943C4"/>
    <w:rsid w:val="00F95F34"/>
    <w:rsid w:val="00F961DF"/>
    <w:rsid w:val="00F96EB3"/>
    <w:rsid w:val="00FA1150"/>
    <w:rsid w:val="00FA2E6E"/>
    <w:rsid w:val="00FA4075"/>
    <w:rsid w:val="00FA46B9"/>
    <w:rsid w:val="00FA6581"/>
    <w:rsid w:val="00FA6C8F"/>
    <w:rsid w:val="00FA792D"/>
    <w:rsid w:val="00FB3585"/>
    <w:rsid w:val="00FB61BC"/>
    <w:rsid w:val="00FB77C8"/>
    <w:rsid w:val="00FC42C2"/>
    <w:rsid w:val="00FC575F"/>
    <w:rsid w:val="00FC5C72"/>
    <w:rsid w:val="00FC6F08"/>
    <w:rsid w:val="00FD20ED"/>
    <w:rsid w:val="00FD37C8"/>
    <w:rsid w:val="00FD60C2"/>
    <w:rsid w:val="00FD725A"/>
    <w:rsid w:val="00FD7ED1"/>
    <w:rsid w:val="00FE132A"/>
    <w:rsid w:val="00FE246A"/>
    <w:rsid w:val="00FE29D7"/>
    <w:rsid w:val="00FE545B"/>
    <w:rsid w:val="00FF05D3"/>
    <w:rsid w:val="00FF2CB3"/>
    <w:rsid w:val="00FF41F4"/>
    <w:rsid w:val="00FF75F2"/>
    <w:rsid w:val="00FF7A90"/>
    <w:rsid w:val="00FF7BF2"/>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style>
  <w:style w:type="character" w:customStyle="1" w:styleId="HeaderChar">
    <w:name w:val="Header Char"/>
    <w:basedOn w:val="DefaultParagraphFont"/>
    <w:link w:val="Header"/>
    <w:uiPriority w:val="99"/>
    <w:rsid w:val="00BB0AED"/>
  </w:style>
  <w:style w:type="paragraph" w:styleId="Footer">
    <w:name w:val="footer"/>
    <w:basedOn w:val="Normal"/>
    <w:link w:val="FooterChar"/>
    <w:uiPriority w:val="99"/>
    <w:unhideWhenUsed/>
    <w:rsid w:val="00BB0AED"/>
    <w:pPr>
      <w:tabs>
        <w:tab w:val="center" w:pos="4513"/>
        <w:tab w:val="right" w:pos="9026"/>
      </w:tabs>
    </w:pPr>
  </w:style>
  <w:style w:type="character" w:customStyle="1" w:styleId="FooterChar">
    <w:name w:val="Footer Char"/>
    <w:basedOn w:val="DefaultParagraphFont"/>
    <w:link w:val="Footer"/>
    <w:uiPriority w:val="99"/>
    <w:rsid w:val="00BB0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487671126">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128669981">
      <w:bodyDiv w:val="1"/>
      <w:marLeft w:val="0"/>
      <w:marRight w:val="0"/>
      <w:marTop w:val="0"/>
      <w:marBottom w:val="0"/>
      <w:divBdr>
        <w:top w:val="none" w:sz="0" w:space="0" w:color="auto"/>
        <w:left w:val="none" w:sz="0" w:space="0" w:color="auto"/>
        <w:bottom w:val="none" w:sz="0" w:space="0" w:color="auto"/>
        <w:right w:val="none" w:sz="0" w:space="0" w:color="auto"/>
      </w:divBdr>
    </w:div>
    <w:div w:id="1152870920">
      <w:bodyDiv w:val="1"/>
      <w:marLeft w:val="0"/>
      <w:marRight w:val="0"/>
      <w:marTop w:val="0"/>
      <w:marBottom w:val="0"/>
      <w:divBdr>
        <w:top w:val="none" w:sz="0" w:space="0" w:color="auto"/>
        <w:left w:val="none" w:sz="0" w:space="0" w:color="auto"/>
        <w:bottom w:val="none" w:sz="0" w:space="0" w:color="auto"/>
        <w:right w:val="none" w:sz="0" w:space="0" w:color="auto"/>
      </w:divBdr>
      <w:divsChild>
        <w:div w:id="715815129">
          <w:marLeft w:val="0"/>
          <w:marRight w:val="0"/>
          <w:marTop w:val="0"/>
          <w:marBottom w:val="0"/>
          <w:divBdr>
            <w:top w:val="none" w:sz="0" w:space="0" w:color="auto"/>
            <w:left w:val="none" w:sz="0" w:space="0" w:color="auto"/>
            <w:bottom w:val="none" w:sz="0" w:space="0" w:color="auto"/>
            <w:right w:val="none" w:sz="0" w:space="0" w:color="auto"/>
          </w:divBdr>
          <w:divsChild>
            <w:div w:id="823744025">
              <w:marLeft w:val="0"/>
              <w:marRight w:val="0"/>
              <w:marTop w:val="0"/>
              <w:marBottom w:val="0"/>
              <w:divBdr>
                <w:top w:val="none" w:sz="0" w:space="0" w:color="auto"/>
                <w:left w:val="none" w:sz="0" w:space="0" w:color="auto"/>
                <w:bottom w:val="none" w:sz="0" w:space="0" w:color="auto"/>
                <w:right w:val="none" w:sz="0" w:space="0" w:color="auto"/>
              </w:divBdr>
              <w:divsChild>
                <w:div w:id="243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246302659">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 w:id="211983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proofpoint.com/v2/url?u=https-3A__edmgr.ovid.com_epid_accounts_ifauth.htm&amp;d=DwQGaQ&amp;c=009klHSCxuh5AI1vNQzSO0KGjl4nbi2Q0M1QLJX9BeE&amp;r=ykV5JPPvmAdELecPI4gQKo5zva50B4qUC5BnFiMweT4&amp;m=snn68A-M73J4tvlDEMOeUkn6O0w-SI07ZrY18tDqy_kIyYZc0n4shNdEd8Kv-CM1&amp;s=F70-P7i17lcL2SPDOJA66E7KQg5I8X-3oeqkV3BUmbk&amp;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mothy.lash@epidemiology-journal.com" TargetMode="External"/><Relationship Id="rId5" Type="http://schemas.openxmlformats.org/officeDocument/2006/relationships/webSettings" Target="webSettings.xml"/><Relationship Id="rId10"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4" Type="http://schemas.openxmlformats.org/officeDocument/2006/relationships/settings" Target="settings.xml"/><Relationship Id="rId9"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3097</Words>
  <Characters>1765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44</cp:revision>
  <cp:lastPrinted>2022-04-26T17:59:00Z</cp:lastPrinted>
  <dcterms:created xsi:type="dcterms:W3CDTF">2022-04-26T17:59:00Z</dcterms:created>
  <dcterms:modified xsi:type="dcterms:W3CDTF">2022-05-1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